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BB87D9" w14:textId="7C7EA0A4" w:rsidR="00EF3AFD" w:rsidRDefault="00F30B0D" w:rsidP="00B26CA4">
      <w:pPr>
        <w:pStyle w:val="Title"/>
      </w:pPr>
      <w:sdt>
        <w:sdtPr>
          <w:alias w:val="Title:"/>
          <w:tag w:val="Title:"/>
          <w:id w:val="726351117"/>
          <w:placeholder>
            <w:docPart w:val="616010D4CFBB4C9BA3CC59ADDA0A8595"/>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F3AFD">
            <w:t>The ARM Instruction Set Architecture</w:t>
          </w:r>
        </w:sdtContent>
      </w:sdt>
    </w:p>
    <w:p w14:paraId="7F5777AE" w14:textId="77777777" w:rsidR="00EF3AFD" w:rsidRDefault="00EF3AFD" w:rsidP="00B26CA4">
      <w:pPr>
        <w:pStyle w:val="Title2"/>
      </w:pPr>
      <w:r>
        <w:t>Dean Vidafar (Z5205847)</w:t>
      </w:r>
    </w:p>
    <w:p w14:paraId="599744F9" w14:textId="77777777" w:rsidR="00EF3AFD" w:rsidRDefault="00EF3AFD" w:rsidP="00B26CA4">
      <w:pPr>
        <w:pStyle w:val="Title2"/>
      </w:pPr>
      <w:r>
        <w:t>UNSW SCHOOL OF COMPUTER SCIENCE AND ENGINEERING</w:t>
      </w:r>
    </w:p>
    <w:sdt>
      <w:sdtPr>
        <w:alias w:val="Author Note:"/>
        <w:tag w:val="Author Note:"/>
        <w:id w:val="266668659"/>
        <w:placeholder>
          <w:docPart w:val="D5E16E1F76044D418D18C7811E53C9A0"/>
        </w:placeholder>
        <w:temporary/>
        <w:showingPlcHdr/>
        <w15:appearance w15:val="hidden"/>
      </w:sdtPr>
      <w:sdtEndPr/>
      <w:sdtContent>
        <w:p w14:paraId="1B3DDA8D" w14:textId="77777777" w:rsidR="00EF3AFD" w:rsidRDefault="00EF3AFD" w:rsidP="00B26CA4">
          <w:pPr>
            <w:pStyle w:val="Title"/>
          </w:pPr>
          <w:r>
            <w:t>Author Note</w:t>
          </w:r>
        </w:p>
      </w:sdtContent>
    </w:sdt>
    <w:p w14:paraId="2EF621C0" w14:textId="77777777" w:rsidR="00EF3AFD" w:rsidRDefault="00EF3AFD" w:rsidP="00B26CA4">
      <w:pPr>
        <w:pStyle w:val="Title2"/>
      </w:pPr>
      <w:r>
        <w:t xml:space="preserve"> For Any Enquiries Contact </w:t>
      </w:r>
    </w:p>
    <w:p w14:paraId="33798403" w14:textId="77777777" w:rsidR="00EF3AFD" w:rsidRDefault="00EF3AFD" w:rsidP="00B26CA4">
      <w:pPr>
        <w:pStyle w:val="Title2"/>
      </w:pPr>
      <w:r>
        <w:t>&lt;Z5205847@student.unsw.edu.au&gt;</w:t>
      </w:r>
    </w:p>
    <w:p w14:paraId="1511391C" w14:textId="77777777" w:rsidR="006C0D90" w:rsidRDefault="006C0D90">
      <w:pPr>
        <w:rPr>
          <w:rFonts w:asciiTheme="majorHAnsi" w:eastAsiaTheme="majorEastAsia" w:hAnsiTheme="majorHAnsi" w:cstheme="majorBidi"/>
          <w:b/>
          <w:bCs/>
          <w:sz w:val="32"/>
        </w:rPr>
      </w:pPr>
      <w:r>
        <w:rPr>
          <w:sz w:val="32"/>
        </w:rPr>
        <w:br w:type="page"/>
      </w:r>
    </w:p>
    <w:sdt>
      <w:sdtPr>
        <w:rPr>
          <w:rFonts w:asciiTheme="minorHAnsi" w:eastAsiaTheme="minorEastAsia" w:hAnsiTheme="minorHAnsi" w:cstheme="minorBidi"/>
          <w:b w:val="0"/>
          <w:szCs w:val="24"/>
        </w:rPr>
        <w:id w:val="-2128068111"/>
        <w:docPartObj>
          <w:docPartGallery w:val="Table of Contents"/>
          <w:docPartUnique/>
        </w:docPartObj>
      </w:sdtPr>
      <w:sdtEndPr>
        <w:rPr>
          <w:bCs/>
          <w:noProof/>
        </w:rPr>
      </w:sdtEndPr>
      <w:sdtContent>
        <w:p w14:paraId="7E4EB0A4" w14:textId="19933CEA" w:rsidR="006C0D90" w:rsidRDefault="006C0D90">
          <w:pPr>
            <w:pStyle w:val="TOCHeading"/>
          </w:pPr>
          <w:r>
            <w:t>Table of Contents</w:t>
          </w:r>
        </w:p>
        <w:p w14:paraId="321D6D0B" w14:textId="6528C9C1" w:rsidR="008D32FB" w:rsidRDefault="006C0D90">
          <w:pPr>
            <w:pStyle w:val="TOC1"/>
            <w:tabs>
              <w:tab w:val="right" w:leader="dot" w:pos="9350"/>
            </w:tabs>
            <w:rPr>
              <w:noProof/>
              <w:kern w:val="0"/>
              <w:sz w:val="22"/>
              <w:szCs w:val="22"/>
              <w:lang w:val="en-AU" w:eastAsia="en-AU"/>
            </w:rPr>
          </w:pPr>
          <w:r>
            <w:rPr>
              <w:b/>
              <w:bCs/>
              <w:noProof/>
            </w:rPr>
            <w:fldChar w:fldCharType="begin"/>
          </w:r>
          <w:r>
            <w:rPr>
              <w:b/>
              <w:bCs/>
              <w:noProof/>
            </w:rPr>
            <w:instrText xml:space="preserve"> TOC \o "1-3" \h \z \u </w:instrText>
          </w:r>
          <w:r>
            <w:rPr>
              <w:b/>
              <w:bCs/>
              <w:noProof/>
            </w:rPr>
            <w:fldChar w:fldCharType="separate"/>
          </w:r>
          <w:hyperlink w:anchor="_Toc523133834" w:history="1">
            <w:r w:rsidR="008D32FB" w:rsidRPr="00006E03">
              <w:rPr>
                <w:rStyle w:val="Hyperlink"/>
                <w:noProof/>
              </w:rPr>
              <w:t>Table of Figures</w:t>
            </w:r>
            <w:r w:rsidR="008D32FB">
              <w:rPr>
                <w:noProof/>
                <w:webHidden/>
              </w:rPr>
              <w:tab/>
            </w:r>
            <w:r w:rsidR="008D32FB">
              <w:rPr>
                <w:noProof/>
                <w:webHidden/>
              </w:rPr>
              <w:fldChar w:fldCharType="begin"/>
            </w:r>
            <w:r w:rsidR="008D32FB">
              <w:rPr>
                <w:noProof/>
                <w:webHidden/>
              </w:rPr>
              <w:instrText xml:space="preserve"> PAGEREF _Toc523133834 \h </w:instrText>
            </w:r>
            <w:r w:rsidR="008D32FB">
              <w:rPr>
                <w:noProof/>
                <w:webHidden/>
              </w:rPr>
            </w:r>
            <w:r w:rsidR="008D32FB">
              <w:rPr>
                <w:noProof/>
                <w:webHidden/>
              </w:rPr>
              <w:fldChar w:fldCharType="separate"/>
            </w:r>
            <w:r w:rsidR="008D32FB">
              <w:rPr>
                <w:noProof/>
                <w:webHidden/>
              </w:rPr>
              <w:t>3</w:t>
            </w:r>
            <w:r w:rsidR="008D32FB">
              <w:rPr>
                <w:noProof/>
                <w:webHidden/>
              </w:rPr>
              <w:fldChar w:fldCharType="end"/>
            </w:r>
          </w:hyperlink>
        </w:p>
        <w:p w14:paraId="2DECFA6A" w14:textId="40029F8C" w:rsidR="008D32FB" w:rsidRDefault="00F30B0D">
          <w:pPr>
            <w:pStyle w:val="TOC1"/>
            <w:tabs>
              <w:tab w:val="right" w:leader="dot" w:pos="9350"/>
            </w:tabs>
            <w:rPr>
              <w:noProof/>
              <w:kern w:val="0"/>
              <w:sz w:val="22"/>
              <w:szCs w:val="22"/>
              <w:lang w:val="en-AU" w:eastAsia="en-AU"/>
            </w:rPr>
          </w:pPr>
          <w:hyperlink w:anchor="_Toc523133835" w:history="1">
            <w:r w:rsidR="008D32FB" w:rsidRPr="00006E03">
              <w:rPr>
                <w:rStyle w:val="Hyperlink"/>
                <w:noProof/>
              </w:rPr>
              <w:t>Abstract</w:t>
            </w:r>
            <w:r w:rsidR="008D32FB">
              <w:rPr>
                <w:noProof/>
                <w:webHidden/>
              </w:rPr>
              <w:tab/>
            </w:r>
            <w:r w:rsidR="008D32FB">
              <w:rPr>
                <w:noProof/>
                <w:webHidden/>
              </w:rPr>
              <w:fldChar w:fldCharType="begin"/>
            </w:r>
            <w:r w:rsidR="008D32FB">
              <w:rPr>
                <w:noProof/>
                <w:webHidden/>
              </w:rPr>
              <w:instrText xml:space="preserve"> PAGEREF _Toc523133835 \h </w:instrText>
            </w:r>
            <w:r w:rsidR="008D32FB">
              <w:rPr>
                <w:noProof/>
                <w:webHidden/>
              </w:rPr>
            </w:r>
            <w:r w:rsidR="008D32FB">
              <w:rPr>
                <w:noProof/>
                <w:webHidden/>
              </w:rPr>
              <w:fldChar w:fldCharType="separate"/>
            </w:r>
            <w:r w:rsidR="008D32FB">
              <w:rPr>
                <w:noProof/>
                <w:webHidden/>
              </w:rPr>
              <w:t>4</w:t>
            </w:r>
            <w:r w:rsidR="008D32FB">
              <w:rPr>
                <w:noProof/>
                <w:webHidden/>
              </w:rPr>
              <w:fldChar w:fldCharType="end"/>
            </w:r>
          </w:hyperlink>
        </w:p>
        <w:p w14:paraId="774F8FEB" w14:textId="37A0C665" w:rsidR="008D32FB" w:rsidRDefault="00F30B0D">
          <w:pPr>
            <w:pStyle w:val="TOC1"/>
            <w:tabs>
              <w:tab w:val="right" w:leader="dot" w:pos="9350"/>
            </w:tabs>
            <w:rPr>
              <w:noProof/>
              <w:kern w:val="0"/>
              <w:sz w:val="22"/>
              <w:szCs w:val="22"/>
              <w:lang w:val="en-AU" w:eastAsia="en-AU"/>
            </w:rPr>
          </w:pPr>
          <w:hyperlink w:anchor="_Toc523133836" w:history="1">
            <w:r w:rsidR="008D32FB" w:rsidRPr="00006E03">
              <w:rPr>
                <w:rStyle w:val="Hyperlink"/>
                <w:noProof/>
              </w:rPr>
              <w:t>ARM7TDMI Core Diagram</w:t>
            </w:r>
            <w:r w:rsidR="008D32FB">
              <w:rPr>
                <w:noProof/>
                <w:webHidden/>
              </w:rPr>
              <w:tab/>
            </w:r>
            <w:r w:rsidR="008D32FB">
              <w:rPr>
                <w:noProof/>
                <w:webHidden/>
              </w:rPr>
              <w:fldChar w:fldCharType="begin"/>
            </w:r>
            <w:r w:rsidR="008D32FB">
              <w:rPr>
                <w:noProof/>
                <w:webHidden/>
              </w:rPr>
              <w:instrText xml:space="preserve"> PAGEREF _Toc523133836 \h </w:instrText>
            </w:r>
            <w:r w:rsidR="008D32FB">
              <w:rPr>
                <w:noProof/>
                <w:webHidden/>
              </w:rPr>
            </w:r>
            <w:r w:rsidR="008D32FB">
              <w:rPr>
                <w:noProof/>
                <w:webHidden/>
              </w:rPr>
              <w:fldChar w:fldCharType="separate"/>
            </w:r>
            <w:r w:rsidR="008D32FB">
              <w:rPr>
                <w:noProof/>
                <w:webHidden/>
              </w:rPr>
              <w:t>5</w:t>
            </w:r>
            <w:r w:rsidR="008D32FB">
              <w:rPr>
                <w:noProof/>
                <w:webHidden/>
              </w:rPr>
              <w:fldChar w:fldCharType="end"/>
            </w:r>
          </w:hyperlink>
        </w:p>
        <w:p w14:paraId="42511B4A" w14:textId="25B28F71" w:rsidR="008D32FB" w:rsidRDefault="00F30B0D">
          <w:pPr>
            <w:pStyle w:val="TOC1"/>
            <w:tabs>
              <w:tab w:val="right" w:leader="dot" w:pos="9350"/>
            </w:tabs>
            <w:rPr>
              <w:noProof/>
              <w:kern w:val="0"/>
              <w:sz w:val="22"/>
              <w:szCs w:val="22"/>
              <w:lang w:val="en-AU" w:eastAsia="en-AU"/>
            </w:rPr>
          </w:pPr>
          <w:hyperlink w:anchor="_Toc523133837" w:history="1">
            <w:r w:rsidR="008D32FB" w:rsidRPr="00006E03">
              <w:rPr>
                <w:rStyle w:val="Hyperlink"/>
                <w:noProof/>
              </w:rPr>
              <w:t>The ARM Instruction Set Architecture</w:t>
            </w:r>
            <w:r w:rsidR="008D32FB">
              <w:rPr>
                <w:noProof/>
                <w:webHidden/>
              </w:rPr>
              <w:tab/>
            </w:r>
            <w:r w:rsidR="008D32FB">
              <w:rPr>
                <w:noProof/>
                <w:webHidden/>
              </w:rPr>
              <w:fldChar w:fldCharType="begin"/>
            </w:r>
            <w:r w:rsidR="008D32FB">
              <w:rPr>
                <w:noProof/>
                <w:webHidden/>
              </w:rPr>
              <w:instrText xml:space="preserve"> PAGEREF _Toc523133837 \h </w:instrText>
            </w:r>
            <w:r w:rsidR="008D32FB">
              <w:rPr>
                <w:noProof/>
                <w:webHidden/>
              </w:rPr>
            </w:r>
            <w:r w:rsidR="008D32FB">
              <w:rPr>
                <w:noProof/>
                <w:webHidden/>
              </w:rPr>
              <w:fldChar w:fldCharType="separate"/>
            </w:r>
            <w:r w:rsidR="008D32FB">
              <w:rPr>
                <w:noProof/>
                <w:webHidden/>
              </w:rPr>
              <w:t>6</w:t>
            </w:r>
            <w:r w:rsidR="008D32FB">
              <w:rPr>
                <w:noProof/>
                <w:webHidden/>
              </w:rPr>
              <w:fldChar w:fldCharType="end"/>
            </w:r>
          </w:hyperlink>
        </w:p>
        <w:p w14:paraId="3C90B588" w14:textId="151F72F3" w:rsidR="008D32FB" w:rsidRDefault="00F30B0D">
          <w:pPr>
            <w:pStyle w:val="TOC1"/>
            <w:tabs>
              <w:tab w:val="right" w:leader="dot" w:pos="9350"/>
            </w:tabs>
            <w:rPr>
              <w:noProof/>
              <w:kern w:val="0"/>
              <w:sz w:val="22"/>
              <w:szCs w:val="22"/>
              <w:lang w:val="en-AU" w:eastAsia="en-AU"/>
            </w:rPr>
          </w:pPr>
          <w:hyperlink w:anchor="_Toc523133838" w:history="1">
            <w:r w:rsidR="008D32FB" w:rsidRPr="00006E03">
              <w:rPr>
                <w:rStyle w:val="Hyperlink"/>
                <w:noProof/>
              </w:rPr>
              <w:t>The Thumb Instruction Set</w:t>
            </w:r>
            <w:r w:rsidR="008D32FB">
              <w:rPr>
                <w:noProof/>
                <w:webHidden/>
              </w:rPr>
              <w:tab/>
            </w:r>
            <w:r w:rsidR="008D32FB">
              <w:rPr>
                <w:noProof/>
                <w:webHidden/>
              </w:rPr>
              <w:fldChar w:fldCharType="begin"/>
            </w:r>
            <w:r w:rsidR="008D32FB">
              <w:rPr>
                <w:noProof/>
                <w:webHidden/>
              </w:rPr>
              <w:instrText xml:space="preserve"> PAGEREF _Toc523133838 \h </w:instrText>
            </w:r>
            <w:r w:rsidR="008D32FB">
              <w:rPr>
                <w:noProof/>
                <w:webHidden/>
              </w:rPr>
            </w:r>
            <w:r w:rsidR="008D32FB">
              <w:rPr>
                <w:noProof/>
                <w:webHidden/>
              </w:rPr>
              <w:fldChar w:fldCharType="separate"/>
            </w:r>
            <w:r w:rsidR="008D32FB">
              <w:rPr>
                <w:noProof/>
                <w:webHidden/>
              </w:rPr>
              <w:t>6</w:t>
            </w:r>
            <w:r w:rsidR="008D32FB">
              <w:rPr>
                <w:noProof/>
                <w:webHidden/>
              </w:rPr>
              <w:fldChar w:fldCharType="end"/>
            </w:r>
          </w:hyperlink>
        </w:p>
        <w:p w14:paraId="1690FF78" w14:textId="4C6054CF" w:rsidR="008D32FB" w:rsidRDefault="00F30B0D">
          <w:pPr>
            <w:pStyle w:val="TOC2"/>
            <w:tabs>
              <w:tab w:val="right" w:leader="dot" w:pos="9350"/>
            </w:tabs>
            <w:rPr>
              <w:noProof/>
              <w:kern w:val="0"/>
              <w:sz w:val="22"/>
              <w:szCs w:val="22"/>
              <w:lang w:val="en-AU" w:eastAsia="en-AU"/>
            </w:rPr>
          </w:pPr>
          <w:hyperlink w:anchor="_Toc523133839" w:history="1">
            <w:r w:rsidR="008D32FB" w:rsidRPr="00006E03">
              <w:rPr>
                <w:rStyle w:val="Hyperlink"/>
                <w:noProof/>
              </w:rPr>
              <w:t>Why do we use thumb?</w:t>
            </w:r>
            <w:r w:rsidR="008D32FB">
              <w:rPr>
                <w:noProof/>
                <w:webHidden/>
              </w:rPr>
              <w:tab/>
            </w:r>
            <w:r w:rsidR="008D32FB">
              <w:rPr>
                <w:noProof/>
                <w:webHidden/>
              </w:rPr>
              <w:fldChar w:fldCharType="begin"/>
            </w:r>
            <w:r w:rsidR="008D32FB">
              <w:rPr>
                <w:noProof/>
                <w:webHidden/>
              </w:rPr>
              <w:instrText xml:space="preserve"> PAGEREF _Toc523133839 \h </w:instrText>
            </w:r>
            <w:r w:rsidR="008D32FB">
              <w:rPr>
                <w:noProof/>
                <w:webHidden/>
              </w:rPr>
            </w:r>
            <w:r w:rsidR="008D32FB">
              <w:rPr>
                <w:noProof/>
                <w:webHidden/>
              </w:rPr>
              <w:fldChar w:fldCharType="separate"/>
            </w:r>
            <w:r w:rsidR="008D32FB">
              <w:rPr>
                <w:noProof/>
                <w:webHidden/>
              </w:rPr>
              <w:t>7</w:t>
            </w:r>
            <w:r w:rsidR="008D32FB">
              <w:rPr>
                <w:noProof/>
                <w:webHidden/>
              </w:rPr>
              <w:fldChar w:fldCharType="end"/>
            </w:r>
          </w:hyperlink>
        </w:p>
        <w:p w14:paraId="53A568FF" w14:textId="636047CB" w:rsidR="008D32FB" w:rsidRDefault="00F30B0D">
          <w:pPr>
            <w:pStyle w:val="TOC1"/>
            <w:tabs>
              <w:tab w:val="right" w:leader="dot" w:pos="9350"/>
            </w:tabs>
            <w:rPr>
              <w:noProof/>
              <w:kern w:val="0"/>
              <w:sz w:val="22"/>
              <w:szCs w:val="22"/>
              <w:lang w:val="en-AU" w:eastAsia="en-AU"/>
            </w:rPr>
          </w:pPr>
          <w:hyperlink w:anchor="_Toc523133840" w:history="1">
            <w:r w:rsidR="008D32FB" w:rsidRPr="00006E03">
              <w:rPr>
                <w:rStyle w:val="Hyperlink"/>
                <w:noProof/>
              </w:rPr>
              <w:t>ARM Instruction Set</w:t>
            </w:r>
            <w:r w:rsidR="008D32FB">
              <w:rPr>
                <w:noProof/>
                <w:webHidden/>
              </w:rPr>
              <w:tab/>
            </w:r>
            <w:r w:rsidR="008D32FB">
              <w:rPr>
                <w:noProof/>
                <w:webHidden/>
              </w:rPr>
              <w:fldChar w:fldCharType="begin"/>
            </w:r>
            <w:r w:rsidR="008D32FB">
              <w:rPr>
                <w:noProof/>
                <w:webHidden/>
              </w:rPr>
              <w:instrText xml:space="preserve"> PAGEREF _Toc523133840 \h </w:instrText>
            </w:r>
            <w:r w:rsidR="008D32FB">
              <w:rPr>
                <w:noProof/>
                <w:webHidden/>
              </w:rPr>
            </w:r>
            <w:r w:rsidR="008D32FB">
              <w:rPr>
                <w:noProof/>
                <w:webHidden/>
              </w:rPr>
              <w:fldChar w:fldCharType="separate"/>
            </w:r>
            <w:r w:rsidR="008D32FB">
              <w:rPr>
                <w:noProof/>
                <w:webHidden/>
              </w:rPr>
              <w:t>8</w:t>
            </w:r>
            <w:r w:rsidR="008D32FB">
              <w:rPr>
                <w:noProof/>
                <w:webHidden/>
              </w:rPr>
              <w:fldChar w:fldCharType="end"/>
            </w:r>
          </w:hyperlink>
        </w:p>
        <w:p w14:paraId="0BB9E6A4" w14:textId="2F8CDC20" w:rsidR="008D32FB" w:rsidRDefault="00F30B0D">
          <w:pPr>
            <w:pStyle w:val="TOC1"/>
            <w:tabs>
              <w:tab w:val="right" w:leader="dot" w:pos="9350"/>
            </w:tabs>
            <w:rPr>
              <w:noProof/>
              <w:kern w:val="0"/>
              <w:sz w:val="22"/>
              <w:szCs w:val="22"/>
              <w:lang w:val="en-AU" w:eastAsia="en-AU"/>
            </w:rPr>
          </w:pPr>
          <w:hyperlink w:anchor="_Toc523133841" w:history="1">
            <w:r w:rsidR="008D32FB" w:rsidRPr="00006E03">
              <w:rPr>
                <w:rStyle w:val="Hyperlink"/>
                <w:noProof/>
              </w:rPr>
              <w:t>Arithmetic and the ARM7TDMI</w:t>
            </w:r>
            <w:r w:rsidR="008D32FB">
              <w:rPr>
                <w:noProof/>
                <w:webHidden/>
              </w:rPr>
              <w:tab/>
            </w:r>
            <w:r w:rsidR="008D32FB">
              <w:rPr>
                <w:noProof/>
                <w:webHidden/>
              </w:rPr>
              <w:fldChar w:fldCharType="begin"/>
            </w:r>
            <w:r w:rsidR="008D32FB">
              <w:rPr>
                <w:noProof/>
                <w:webHidden/>
              </w:rPr>
              <w:instrText xml:space="preserve"> PAGEREF _Toc523133841 \h </w:instrText>
            </w:r>
            <w:r w:rsidR="008D32FB">
              <w:rPr>
                <w:noProof/>
                <w:webHidden/>
              </w:rPr>
            </w:r>
            <w:r w:rsidR="008D32FB">
              <w:rPr>
                <w:noProof/>
                <w:webHidden/>
              </w:rPr>
              <w:fldChar w:fldCharType="separate"/>
            </w:r>
            <w:r w:rsidR="008D32FB">
              <w:rPr>
                <w:noProof/>
                <w:webHidden/>
              </w:rPr>
              <w:t>9</w:t>
            </w:r>
            <w:r w:rsidR="008D32FB">
              <w:rPr>
                <w:noProof/>
                <w:webHidden/>
              </w:rPr>
              <w:fldChar w:fldCharType="end"/>
            </w:r>
          </w:hyperlink>
        </w:p>
        <w:p w14:paraId="75D1D98C" w14:textId="209B5AB5" w:rsidR="008D32FB" w:rsidRDefault="00F30B0D">
          <w:pPr>
            <w:pStyle w:val="TOC1"/>
            <w:tabs>
              <w:tab w:val="right" w:leader="dot" w:pos="9350"/>
            </w:tabs>
            <w:rPr>
              <w:noProof/>
              <w:kern w:val="0"/>
              <w:sz w:val="22"/>
              <w:szCs w:val="22"/>
              <w:lang w:val="en-AU" w:eastAsia="en-AU"/>
            </w:rPr>
          </w:pPr>
          <w:hyperlink w:anchor="_Toc523133842" w:history="1">
            <w:r w:rsidR="008D32FB" w:rsidRPr="00006E03">
              <w:rPr>
                <w:rStyle w:val="Hyperlink"/>
                <w:noProof/>
              </w:rPr>
              <w:t>Registers in the ARM7TDMI</w:t>
            </w:r>
            <w:r w:rsidR="008D32FB">
              <w:rPr>
                <w:noProof/>
                <w:webHidden/>
              </w:rPr>
              <w:tab/>
            </w:r>
            <w:r w:rsidR="008D32FB">
              <w:rPr>
                <w:noProof/>
                <w:webHidden/>
              </w:rPr>
              <w:fldChar w:fldCharType="begin"/>
            </w:r>
            <w:r w:rsidR="008D32FB">
              <w:rPr>
                <w:noProof/>
                <w:webHidden/>
              </w:rPr>
              <w:instrText xml:space="preserve"> PAGEREF _Toc523133842 \h </w:instrText>
            </w:r>
            <w:r w:rsidR="008D32FB">
              <w:rPr>
                <w:noProof/>
                <w:webHidden/>
              </w:rPr>
            </w:r>
            <w:r w:rsidR="008D32FB">
              <w:rPr>
                <w:noProof/>
                <w:webHidden/>
              </w:rPr>
              <w:fldChar w:fldCharType="separate"/>
            </w:r>
            <w:r w:rsidR="008D32FB">
              <w:rPr>
                <w:noProof/>
                <w:webHidden/>
              </w:rPr>
              <w:t>10</w:t>
            </w:r>
            <w:r w:rsidR="008D32FB">
              <w:rPr>
                <w:noProof/>
                <w:webHidden/>
              </w:rPr>
              <w:fldChar w:fldCharType="end"/>
            </w:r>
          </w:hyperlink>
        </w:p>
        <w:p w14:paraId="2BDB7865" w14:textId="015C59BC" w:rsidR="006C0D90" w:rsidRDefault="006C0D90">
          <w:r>
            <w:rPr>
              <w:b/>
              <w:bCs/>
              <w:noProof/>
            </w:rPr>
            <w:fldChar w:fldCharType="end"/>
          </w:r>
        </w:p>
      </w:sdtContent>
    </w:sdt>
    <w:p w14:paraId="59AA1A69" w14:textId="5952C58D" w:rsidR="006C0D90" w:rsidRDefault="006C0D90" w:rsidP="00B26CA4">
      <w:pPr>
        <w:pStyle w:val="Heading1"/>
        <w:rPr>
          <w:sz w:val="32"/>
        </w:rPr>
      </w:pPr>
    </w:p>
    <w:p w14:paraId="5771A65C" w14:textId="77777777" w:rsidR="006C0D90" w:rsidRDefault="006C0D90">
      <w:pPr>
        <w:rPr>
          <w:rFonts w:asciiTheme="majorHAnsi" w:eastAsiaTheme="majorEastAsia" w:hAnsiTheme="majorHAnsi" w:cstheme="majorBidi"/>
          <w:b/>
          <w:bCs/>
          <w:sz w:val="32"/>
        </w:rPr>
      </w:pPr>
      <w:r>
        <w:rPr>
          <w:sz w:val="32"/>
        </w:rPr>
        <w:br w:type="page"/>
      </w:r>
    </w:p>
    <w:p w14:paraId="1F643E66" w14:textId="19A39571" w:rsidR="006C0D90" w:rsidRDefault="006C0D90" w:rsidP="006C0D90">
      <w:pPr>
        <w:pStyle w:val="Heading1"/>
        <w:jc w:val="left"/>
      </w:pPr>
      <w:bookmarkStart w:id="0" w:name="_Toc523133834"/>
      <w:r>
        <w:lastRenderedPageBreak/>
        <w:t>Table of Figures</w:t>
      </w:r>
      <w:bookmarkEnd w:id="0"/>
    </w:p>
    <w:p w14:paraId="527556AF" w14:textId="1B7FCA03" w:rsidR="008D32FB" w:rsidRDefault="006C0D90">
      <w:pPr>
        <w:pStyle w:val="TableofFigures"/>
        <w:tabs>
          <w:tab w:val="right" w:leader="dot" w:pos="9350"/>
        </w:tabs>
        <w:rPr>
          <w:noProof/>
          <w:kern w:val="0"/>
          <w:sz w:val="22"/>
          <w:szCs w:val="22"/>
          <w:lang w:val="en-AU" w:eastAsia="en-AU"/>
        </w:rPr>
      </w:pPr>
      <w:r>
        <w:rPr>
          <w:sz w:val="32"/>
        </w:rPr>
        <w:fldChar w:fldCharType="begin"/>
      </w:r>
      <w:r>
        <w:rPr>
          <w:sz w:val="32"/>
        </w:rPr>
        <w:instrText xml:space="preserve"> TOC \h \z \c "Figure" </w:instrText>
      </w:r>
      <w:r>
        <w:rPr>
          <w:sz w:val="32"/>
        </w:rPr>
        <w:fldChar w:fldCharType="separate"/>
      </w:r>
      <w:hyperlink r:id="rId9" w:anchor="_Toc523133843" w:history="1">
        <w:r w:rsidR="008D32FB" w:rsidRPr="00361E43">
          <w:rPr>
            <w:rStyle w:val="Hyperlink"/>
            <w:noProof/>
          </w:rPr>
          <w:t>Figure 1: The ARM7DMI Core Diagram (ATMEL, 2004)</w:t>
        </w:r>
        <w:r w:rsidR="008D32FB">
          <w:rPr>
            <w:noProof/>
            <w:webHidden/>
          </w:rPr>
          <w:tab/>
        </w:r>
        <w:r w:rsidR="008D32FB">
          <w:rPr>
            <w:noProof/>
            <w:webHidden/>
          </w:rPr>
          <w:fldChar w:fldCharType="begin"/>
        </w:r>
        <w:r w:rsidR="008D32FB">
          <w:rPr>
            <w:noProof/>
            <w:webHidden/>
          </w:rPr>
          <w:instrText xml:space="preserve"> PAGEREF _Toc523133843 \h </w:instrText>
        </w:r>
        <w:r w:rsidR="008D32FB">
          <w:rPr>
            <w:noProof/>
            <w:webHidden/>
          </w:rPr>
        </w:r>
        <w:r w:rsidR="008D32FB">
          <w:rPr>
            <w:noProof/>
            <w:webHidden/>
          </w:rPr>
          <w:fldChar w:fldCharType="separate"/>
        </w:r>
        <w:r w:rsidR="008D32FB">
          <w:rPr>
            <w:noProof/>
            <w:webHidden/>
          </w:rPr>
          <w:t>5</w:t>
        </w:r>
        <w:r w:rsidR="008D32FB">
          <w:rPr>
            <w:noProof/>
            <w:webHidden/>
          </w:rPr>
          <w:fldChar w:fldCharType="end"/>
        </w:r>
      </w:hyperlink>
    </w:p>
    <w:p w14:paraId="7A8B6052" w14:textId="1CF9FCEE" w:rsidR="008D32FB" w:rsidRDefault="00F30B0D">
      <w:pPr>
        <w:pStyle w:val="TableofFigures"/>
        <w:tabs>
          <w:tab w:val="right" w:leader="dot" w:pos="9350"/>
        </w:tabs>
        <w:rPr>
          <w:noProof/>
          <w:kern w:val="0"/>
          <w:sz w:val="22"/>
          <w:szCs w:val="22"/>
          <w:lang w:val="en-AU" w:eastAsia="en-AU"/>
        </w:rPr>
      </w:pPr>
      <w:hyperlink r:id="rId10" w:anchor="_Toc523133844" w:history="1">
        <w:r w:rsidR="008D32FB" w:rsidRPr="00361E43">
          <w:rPr>
            <w:rStyle w:val="Hyperlink"/>
            <w:noProof/>
          </w:rPr>
          <w:t>Figure 2: Example of how the ADD instruction is converted</w:t>
        </w:r>
        <w:r w:rsidR="008D32FB">
          <w:rPr>
            <w:noProof/>
            <w:webHidden/>
          </w:rPr>
          <w:tab/>
        </w:r>
        <w:r w:rsidR="008D32FB">
          <w:rPr>
            <w:noProof/>
            <w:webHidden/>
          </w:rPr>
          <w:fldChar w:fldCharType="begin"/>
        </w:r>
        <w:r w:rsidR="008D32FB">
          <w:rPr>
            <w:noProof/>
            <w:webHidden/>
          </w:rPr>
          <w:instrText xml:space="preserve"> PAGEREF _Toc523133844 \h </w:instrText>
        </w:r>
        <w:r w:rsidR="008D32FB">
          <w:rPr>
            <w:noProof/>
            <w:webHidden/>
          </w:rPr>
        </w:r>
        <w:r w:rsidR="008D32FB">
          <w:rPr>
            <w:noProof/>
            <w:webHidden/>
          </w:rPr>
          <w:fldChar w:fldCharType="separate"/>
        </w:r>
        <w:r w:rsidR="008D32FB">
          <w:rPr>
            <w:noProof/>
            <w:webHidden/>
          </w:rPr>
          <w:t>7</w:t>
        </w:r>
        <w:r w:rsidR="008D32FB">
          <w:rPr>
            <w:noProof/>
            <w:webHidden/>
          </w:rPr>
          <w:fldChar w:fldCharType="end"/>
        </w:r>
      </w:hyperlink>
    </w:p>
    <w:p w14:paraId="4FFB2771" w14:textId="2AFDB388" w:rsidR="008D32FB" w:rsidRDefault="00F30B0D">
      <w:pPr>
        <w:pStyle w:val="TableofFigures"/>
        <w:tabs>
          <w:tab w:val="right" w:leader="dot" w:pos="9350"/>
        </w:tabs>
        <w:rPr>
          <w:noProof/>
          <w:kern w:val="0"/>
          <w:sz w:val="22"/>
          <w:szCs w:val="22"/>
          <w:lang w:val="en-AU" w:eastAsia="en-AU"/>
        </w:rPr>
      </w:pPr>
      <w:hyperlink r:id="rId11" w:anchor="_Toc523133845" w:history="1">
        <w:r w:rsidR="008D32FB" w:rsidRPr="00361E43">
          <w:rPr>
            <w:rStyle w:val="Hyperlink"/>
            <w:noProof/>
          </w:rPr>
          <w:t>Figure 3: The conversion of High-Level C, to Low Level ARM. (Suh, 2015)</w:t>
        </w:r>
        <w:r w:rsidR="008D32FB">
          <w:rPr>
            <w:noProof/>
            <w:webHidden/>
          </w:rPr>
          <w:tab/>
        </w:r>
        <w:r w:rsidR="008D32FB">
          <w:rPr>
            <w:noProof/>
            <w:webHidden/>
          </w:rPr>
          <w:fldChar w:fldCharType="begin"/>
        </w:r>
        <w:r w:rsidR="008D32FB">
          <w:rPr>
            <w:noProof/>
            <w:webHidden/>
          </w:rPr>
          <w:instrText xml:space="preserve"> PAGEREF _Toc523133845 \h </w:instrText>
        </w:r>
        <w:r w:rsidR="008D32FB">
          <w:rPr>
            <w:noProof/>
            <w:webHidden/>
          </w:rPr>
        </w:r>
        <w:r w:rsidR="008D32FB">
          <w:rPr>
            <w:noProof/>
            <w:webHidden/>
          </w:rPr>
          <w:fldChar w:fldCharType="separate"/>
        </w:r>
        <w:r w:rsidR="008D32FB">
          <w:rPr>
            <w:noProof/>
            <w:webHidden/>
          </w:rPr>
          <w:t>9</w:t>
        </w:r>
        <w:r w:rsidR="008D32FB">
          <w:rPr>
            <w:noProof/>
            <w:webHidden/>
          </w:rPr>
          <w:fldChar w:fldCharType="end"/>
        </w:r>
      </w:hyperlink>
    </w:p>
    <w:p w14:paraId="71250B6A" w14:textId="344708F4" w:rsidR="008D32FB" w:rsidRDefault="00F30B0D">
      <w:pPr>
        <w:pStyle w:val="TableofFigures"/>
        <w:tabs>
          <w:tab w:val="right" w:leader="dot" w:pos="9350"/>
        </w:tabs>
        <w:rPr>
          <w:noProof/>
          <w:kern w:val="0"/>
          <w:sz w:val="22"/>
          <w:szCs w:val="22"/>
          <w:lang w:val="en-AU" w:eastAsia="en-AU"/>
        </w:rPr>
      </w:pPr>
      <w:hyperlink r:id="rId12" w:anchor="_Toc523133846" w:history="1">
        <w:r w:rsidR="008D32FB" w:rsidRPr="00361E43">
          <w:rPr>
            <w:rStyle w:val="Hyperlink"/>
            <w:noProof/>
          </w:rPr>
          <w:t>Figure 4: Program status register format ATMEL (2004)</w:t>
        </w:r>
        <w:r w:rsidR="008D32FB">
          <w:rPr>
            <w:noProof/>
            <w:webHidden/>
          </w:rPr>
          <w:tab/>
        </w:r>
        <w:r w:rsidR="008D32FB">
          <w:rPr>
            <w:noProof/>
            <w:webHidden/>
          </w:rPr>
          <w:fldChar w:fldCharType="begin"/>
        </w:r>
        <w:r w:rsidR="008D32FB">
          <w:rPr>
            <w:noProof/>
            <w:webHidden/>
          </w:rPr>
          <w:instrText xml:space="preserve"> PAGEREF _Toc523133846 \h </w:instrText>
        </w:r>
        <w:r w:rsidR="008D32FB">
          <w:rPr>
            <w:noProof/>
            <w:webHidden/>
          </w:rPr>
        </w:r>
        <w:r w:rsidR="008D32FB">
          <w:rPr>
            <w:noProof/>
            <w:webHidden/>
          </w:rPr>
          <w:fldChar w:fldCharType="separate"/>
        </w:r>
        <w:r w:rsidR="008D32FB">
          <w:rPr>
            <w:noProof/>
            <w:webHidden/>
          </w:rPr>
          <w:t>10</w:t>
        </w:r>
        <w:r w:rsidR="008D32FB">
          <w:rPr>
            <w:noProof/>
            <w:webHidden/>
          </w:rPr>
          <w:fldChar w:fldCharType="end"/>
        </w:r>
      </w:hyperlink>
    </w:p>
    <w:p w14:paraId="3533DAE5" w14:textId="582967CE" w:rsidR="008D32FB" w:rsidRDefault="00F30B0D">
      <w:pPr>
        <w:pStyle w:val="TableofFigures"/>
        <w:tabs>
          <w:tab w:val="right" w:leader="dot" w:pos="9350"/>
        </w:tabs>
        <w:rPr>
          <w:noProof/>
          <w:kern w:val="0"/>
          <w:sz w:val="22"/>
          <w:szCs w:val="22"/>
          <w:lang w:val="en-AU" w:eastAsia="en-AU"/>
        </w:rPr>
      </w:pPr>
      <w:hyperlink r:id="rId13" w:anchor="_Toc523133847" w:history="1">
        <w:r w:rsidR="008D32FB" w:rsidRPr="00361E43">
          <w:rPr>
            <w:rStyle w:val="Hyperlink"/>
            <w:noProof/>
          </w:rPr>
          <w:t>Figure 5:ARM7TDMI Architecture (Techcon, 2012)</w:t>
        </w:r>
        <w:r w:rsidR="008D32FB">
          <w:rPr>
            <w:noProof/>
            <w:webHidden/>
          </w:rPr>
          <w:tab/>
        </w:r>
        <w:r w:rsidR="008D32FB">
          <w:rPr>
            <w:noProof/>
            <w:webHidden/>
          </w:rPr>
          <w:fldChar w:fldCharType="begin"/>
        </w:r>
        <w:r w:rsidR="008D32FB">
          <w:rPr>
            <w:noProof/>
            <w:webHidden/>
          </w:rPr>
          <w:instrText xml:space="preserve"> PAGEREF _Toc523133847 \h </w:instrText>
        </w:r>
        <w:r w:rsidR="008D32FB">
          <w:rPr>
            <w:noProof/>
            <w:webHidden/>
          </w:rPr>
        </w:r>
        <w:r w:rsidR="008D32FB">
          <w:rPr>
            <w:noProof/>
            <w:webHidden/>
          </w:rPr>
          <w:fldChar w:fldCharType="separate"/>
        </w:r>
        <w:r w:rsidR="008D32FB">
          <w:rPr>
            <w:noProof/>
            <w:webHidden/>
          </w:rPr>
          <w:t>11</w:t>
        </w:r>
        <w:r w:rsidR="008D32FB">
          <w:rPr>
            <w:noProof/>
            <w:webHidden/>
          </w:rPr>
          <w:fldChar w:fldCharType="end"/>
        </w:r>
      </w:hyperlink>
    </w:p>
    <w:p w14:paraId="653014D3" w14:textId="4B13D23D" w:rsidR="008D32FB" w:rsidRDefault="006C0D90" w:rsidP="008D32FB">
      <w:pPr>
        <w:pStyle w:val="SectionTitle"/>
      </w:pPr>
      <w:r>
        <w:rPr>
          <w:sz w:val="32"/>
        </w:rPr>
        <w:lastRenderedPageBreak/>
        <w:fldChar w:fldCharType="end"/>
      </w:r>
      <w:r w:rsidR="008D32FB" w:rsidRPr="008D32FB">
        <w:t xml:space="preserve"> </w:t>
      </w:r>
      <w:bookmarkStart w:id="1" w:name="_Toc523133835"/>
      <w:sdt>
        <w:sdtPr>
          <w:alias w:val="Abstract:"/>
          <w:tag w:val="Abstract:"/>
          <w:id w:val="202146031"/>
          <w:placeholder>
            <w:docPart w:val="F45F2911A5CF482991E5B5CEC02CCDC8"/>
          </w:placeholder>
          <w:temporary/>
          <w:showingPlcHdr/>
          <w15:appearance w15:val="hidden"/>
        </w:sdtPr>
        <w:sdtEndPr/>
        <w:sdtContent>
          <w:r w:rsidR="008D32FB">
            <w:t>Abstract</w:t>
          </w:r>
        </w:sdtContent>
      </w:sdt>
      <w:bookmarkEnd w:id="1"/>
    </w:p>
    <w:p w14:paraId="009BCEB4" w14:textId="77777777" w:rsidR="008D32FB" w:rsidRDefault="008D32FB" w:rsidP="008D32FB">
      <w:pPr>
        <w:pStyle w:val="NoSpacing"/>
        <w:jc w:val="both"/>
      </w:pPr>
      <w:r>
        <w:t xml:space="preserve">The ARM processor is a 32-bit Reduced Instruction Set Computer (RISC), a microprocessor that </w:t>
      </w:r>
      <w:proofErr w:type="spellStart"/>
      <w:r>
        <w:t>recognises</w:t>
      </w:r>
      <w:proofErr w:type="spellEnd"/>
      <w:r>
        <w:t xml:space="preserve"> a limited number of instructions. An advantage of RISC microprocessors is that they can execute instructions relatively quick since the instructions are elementary. RISC chips also require fewer transistors and other components, making both RND and manufacturing more cost-efficient. This architecture is significantly different from other CISC (</w:t>
      </w:r>
      <w:r w:rsidRPr="008F6674">
        <w:t>Complex instruction set computer</w:t>
      </w:r>
      <w:r>
        <w:t>) microprocessors and is primarily designed for embedded systems. In this report, the ARM Instruction Set Architecture, Memory Models, Registers, Instruction Set, and Data Types will be discussed.</w:t>
      </w:r>
      <w:r>
        <w:fldChar w:fldCharType="begin"/>
      </w:r>
      <w:r>
        <w:instrText xml:space="preserve"> ADDIN EN.CITE &lt;EndNote&gt;&lt;Cite&gt;&lt;Author&gt;Shee&lt;/Author&gt;&lt;Year&gt;2004&lt;/Year&gt;&lt;RecNum&gt;2&lt;/RecNum&gt;&lt;IDText&gt;The ARM Architecture&lt;/IDText&gt;&lt;DisplayText&gt;(Shee, 2004)&lt;/DisplayText&gt;&lt;record&gt;&lt;rec-number&gt;2&lt;/rec-number&gt;&lt;foreign-keys&gt;&lt;key app="EN" db-id="sztd0aewezsrs7e2rpaparrvv2vawsezsfp0" timestamp="1535265940"&gt;2&lt;/key&gt;&lt;/foreign-keys&gt;&lt;ref-type name="Report"&gt;27&lt;/ref-type&gt;&lt;contributors&gt;&lt;authors&gt;&lt;author&gt;Shee, Seng Lin&lt;/author&gt;&lt;/authors&gt;&lt;/contributors&gt;&lt;titles&gt;&lt;title&gt;The ARM Architecture&lt;/title&gt;&lt;/titles&gt;&lt;dates&gt;&lt;year&gt;2004&lt;/year&gt;&lt;/dates&gt;&lt;pub-location&gt;Sydney&lt;/pub-location&gt;&lt;publisher&gt;UNSW&lt;/publisher&gt;&lt;urls&gt;&lt;/urls&gt;&lt;/record&gt;&lt;/Cite&gt;&lt;/EndNote&gt;</w:instrText>
      </w:r>
      <w:r>
        <w:fldChar w:fldCharType="separate"/>
      </w:r>
      <w:r>
        <w:rPr>
          <w:noProof/>
        </w:rPr>
        <w:t>(Shee, 2004)</w:t>
      </w:r>
      <w:r>
        <w:fldChar w:fldCharType="end"/>
      </w:r>
    </w:p>
    <w:p w14:paraId="74558004" w14:textId="77777777" w:rsidR="008D32FB" w:rsidRDefault="008D32FB" w:rsidP="008D32FB">
      <w:pPr>
        <w:rPr>
          <w:kern w:val="0"/>
        </w:rPr>
      </w:pPr>
      <w:r>
        <w:br w:type="page"/>
      </w:r>
    </w:p>
    <w:p w14:paraId="0F1D153D" w14:textId="77777777" w:rsidR="008D32FB" w:rsidRDefault="008D32FB" w:rsidP="008D32FB">
      <w:pPr>
        <w:pStyle w:val="Heading1"/>
        <w:rPr>
          <w:sz w:val="32"/>
        </w:rPr>
      </w:pPr>
      <w:bookmarkStart w:id="2" w:name="_Toc523133836"/>
      <w:r>
        <w:rPr>
          <w:noProof/>
          <w:sz w:val="32"/>
        </w:rPr>
        <w:lastRenderedPageBreak/>
        <mc:AlternateContent>
          <mc:Choice Requires="wpg">
            <w:drawing>
              <wp:anchor distT="0" distB="0" distL="114300" distR="114300" simplePos="0" relativeHeight="251667456" behindDoc="0" locked="0" layoutInCell="1" allowOverlap="1" wp14:anchorId="69C486DF" wp14:editId="3376FE51">
                <wp:simplePos x="0" y="0"/>
                <wp:positionH relativeFrom="margin">
                  <wp:align>right</wp:align>
                </wp:positionH>
                <wp:positionV relativeFrom="paragraph">
                  <wp:posOffset>647700</wp:posOffset>
                </wp:positionV>
                <wp:extent cx="5943600" cy="6926580"/>
                <wp:effectExtent l="0" t="0" r="0" b="7620"/>
                <wp:wrapTopAndBottom/>
                <wp:docPr id="16" name="Group 16"/>
                <wp:cNvGraphicFramePr/>
                <a:graphic xmlns:a="http://schemas.openxmlformats.org/drawingml/2006/main">
                  <a:graphicData uri="http://schemas.microsoft.com/office/word/2010/wordprocessingGroup">
                    <wpg:wgp>
                      <wpg:cNvGrpSpPr/>
                      <wpg:grpSpPr>
                        <a:xfrm>
                          <a:off x="0" y="0"/>
                          <a:ext cx="5943600" cy="6926580"/>
                          <a:chOff x="0" y="0"/>
                          <a:chExt cx="5943600" cy="6926580"/>
                        </a:xfrm>
                      </wpg:grpSpPr>
                      <pic:pic xmlns:pic="http://schemas.openxmlformats.org/drawingml/2006/picture">
                        <pic:nvPicPr>
                          <pic:cNvPr id="13" name="Picture 13"/>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943600" cy="6619240"/>
                          </a:xfrm>
                          <a:prstGeom prst="rect">
                            <a:avLst/>
                          </a:prstGeom>
                        </pic:spPr>
                      </pic:pic>
                      <wps:wsp>
                        <wps:cNvPr id="14" name="Text Box 14"/>
                        <wps:cNvSpPr txBox="1"/>
                        <wps:spPr>
                          <a:xfrm>
                            <a:off x="0" y="6638925"/>
                            <a:ext cx="5943600" cy="287655"/>
                          </a:xfrm>
                          <a:prstGeom prst="rect">
                            <a:avLst/>
                          </a:prstGeom>
                          <a:solidFill>
                            <a:prstClr val="white"/>
                          </a:solidFill>
                          <a:ln>
                            <a:noFill/>
                          </a:ln>
                        </wps:spPr>
                        <wps:txbx>
                          <w:txbxContent>
                            <w:p w14:paraId="42CA47C4" w14:textId="77777777" w:rsidR="008D32FB" w:rsidRPr="00792B76" w:rsidRDefault="008D32FB" w:rsidP="008D32FB">
                              <w:pPr>
                                <w:pStyle w:val="Caption"/>
                                <w:jc w:val="center"/>
                                <w:rPr>
                                  <w:noProof/>
                                  <w:sz w:val="24"/>
                                  <w:szCs w:val="24"/>
                                </w:rPr>
                              </w:pPr>
                              <w:bookmarkStart w:id="3" w:name="_Toc523133489"/>
                              <w:bookmarkStart w:id="4" w:name="_Toc523133843"/>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xml:space="preserve">: The ARM7DMI Core Diagram </w:t>
                              </w:r>
                              <w:r>
                                <w:fldChar w:fldCharType="begin"/>
                              </w:r>
                              <w:r>
                                <w:instrText xml:space="preserve"> ADDIN EN.CITE &lt;EndNote&gt;&lt;Cite&gt;&lt;Year&gt;2004&lt;/Year&gt;&lt;RecNum&gt;6&lt;/RecNum&gt;&lt;IDText&gt;ARM7TDMI Technical Reference Manual&lt;/IDText&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fldChar w:fldCharType="separate"/>
                              </w:r>
                              <w:r>
                                <w:rPr>
                                  <w:noProof/>
                                </w:rPr>
                                <w:t>(ATMEL, 2004)</w:t>
                              </w:r>
                              <w:bookmarkEnd w:id="3"/>
                              <w:bookmarkEnd w:id="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9C486DF" id="Group 16" o:spid="_x0000_s1026" style="position:absolute;left:0;text-align:left;margin-left:416.8pt;margin-top:51pt;width:468pt;height:545.4pt;z-index:251667456;mso-position-horizontal:right;mso-position-horizontal-relative:margin" coordsize="59436,692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7" type="#_x0000_t75" style="position:absolute;width:59436;height:66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">
                  <v:imagedata r:id="rId15" o:title=""/>
                </v:shape>
                <v:shapetype id="_x0000_t202" coordsize="21600,21600" o:spt="202" path="m,l,21600r21600,l21600,xe">
                  <v:stroke joinstyle="miter"/>
                  <v:path gradientshapeok="t" o:connecttype="rect"/>
                </v:shapetype>
                <v:shape id="Text Box 14" o:spid="_x0000_s1028" type="#_x0000_t202" style="position:absolute;top:66389;width:59436;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" stroked="f">
                  <v:textbox style="mso-fit-shape-to-text:t" inset="0,0,0,0">
                    <w:txbxContent>
                      <w:p w14:paraId="42CA47C4" w14:textId="77777777" w:rsidR="008D32FB" w:rsidRPr="00792B76" w:rsidRDefault="008D32FB" w:rsidP="008D32FB">
                        <w:pPr>
                          <w:pStyle w:val="Caption"/>
                          <w:jc w:val="center"/>
                          <w:rPr>
                            <w:noProof/>
                            <w:sz w:val="24"/>
                            <w:szCs w:val="24"/>
                          </w:rPr>
                        </w:pPr>
                        <w:bookmarkStart w:id="5" w:name="_Toc523133489"/>
                        <w:bookmarkStart w:id="6" w:name="_Toc523133843"/>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xml:space="preserve">: The ARM7DMI Core Diagram </w:t>
                        </w:r>
                        <w:r>
                          <w:fldChar w:fldCharType="begin"/>
                        </w:r>
                        <w:r>
                          <w:instrText xml:space="preserve"> ADDIN EN.CITE &lt;EndNote&gt;&lt;Cite&gt;&lt;Year&gt;2004&lt;/Year&gt;&lt;RecNum&gt;6&lt;/RecNum&gt;&lt;IDText&gt;ARM7TDMI Technical Reference Manual&lt;/IDText&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fldChar w:fldCharType="separate"/>
                        </w:r>
                        <w:r>
                          <w:rPr>
                            <w:noProof/>
                          </w:rPr>
                          <w:t>(ATMEL, 2004)</w:t>
                        </w:r>
                        <w:bookmarkEnd w:id="5"/>
                        <w:bookmarkEnd w:id="6"/>
                        <w:r>
                          <w:fldChar w:fldCharType="end"/>
                        </w:r>
                      </w:p>
                    </w:txbxContent>
                  </v:textbox>
                </v:shape>
                <w10:wrap type="topAndBottom" anchorx="margin"/>
              </v:group>
            </w:pict>
          </mc:Fallback>
        </mc:AlternateContent>
      </w:r>
      <w:r w:rsidRPr="00CA51A9">
        <w:rPr>
          <w:sz w:val="32"/>
        </w:rPr>
        <w:t>ARM7TDMI Core Diagram</w:t>
      </w:r>
      <w:bookmarkEnd w:id="2"/>
      <w:r w:rsidRPr="00CA51A9">
        <w:rPr>
          <w:sz w:val="32"/>
        </w:rPr>
        <w:t xml:space="preserve"> </w:t>
      </w:r>
    </w:p>
    <w:p w14:paraId="51B9A098" w14:textId="16560757" w:rsidR="00EF3AFD" w:rsidRPr="00CA51A9" w:rsidRDefault="00EF3AFD" w:rsidP="00B26CA4">
      <w:pPr>
        <w:pStyle w:val="Heading1"/>
        <w:rPr>
          <w:sz w:val="32"/>
        </w:rPr>
      </w:pPr>
    </w:p>
    <w:bookmarkStart w:id="7" w:name="_Toc523133837"/>
    <w:p w14:paraId="568D177C" w14:textId="38463A7E" w:rsidR="00EF3AFD" w:rsidRDefault="00F30B0D" w:rsidP="00B26CA4">
      <w:pPr>
        <w:pStyle w:val="SectionTitle"/>
      </w:pPr>
      <w:sdt>
        <w:sdtPr>
          <w:alias w:val="Section title:"/>
          <w:tag w:val="Section title:"/>
          <w:id w:val="984196707"/>
          <w:placeholder>
            <w:docPart w:val="7B11C9C579B44C9D92F85F6FDD2C871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EF3AFD">
            <w:t>The ARM Instruction Set Architecture</w:t>
          </w:r>
        </w:sdtContent>
      </w:sdt>
      <w:bookmarkEnd w:id="7"/>
    </w:p>
    <w:p w14:paraId="68A71003" w14:textId="23CADCA3" w:rsidR="00EF3AFD" w:rsidRDefault="00EF3AFD" w:rsidP="00975111">
      <w:r w:rsidRPr="00983542">
        <w:t xml:space="preserve">The drawback of most RISC processors, including the ARM7TDMI however, is code density. In many cost-critical applications, one of the most expensive system components has always been memory. Therefore, the less memory a program occupies, the more cost effective. Since RISC processors have simple instructions, multiple instructions are needed to perform what may be done in a single CISC instruction. </w:t>
      </w:r>
      <w:r>
        <w:fldChar w:fldCharType="begin"/>
      </w:r>
      <w:r>
        <w:instrText xml:space="preserve"> ADDIN EN.CITE &lt;EndNote&gt;&lt;Cite&gt;&lt;Author&gt;Segars&lt;/Author&gt;&lt;Year&gt;1995&lt;/Year&gt;&lt;RecNum&gt;10&lt;/RecNum&gt;&lt;DisplayText&gt;(Segars et al., 1995)&lt;/DisplayText&gt;&lt;record&gt;&lt;rec-number&gt;10&lt;/rec-number&gt;&lt;foreign-keys&gt;&lt;key app="EN" db-id="sztd0aewezsrs7e2rpaparrvv2vawsezsfp0" timestamp="1535322568"&gt;10&lt;/key&gt;&lt;/foreign-keys&gt;&lt;ref-type name="Journal Article"&gt;17&lt;/ref-type&gt;&lt;contributors&gt;&lt;authors&gt;&lt;author&gt;Segars, Simon&lt;/author&gt;&lt;author&gt;Clarke, Keith&lt;/author&gt;&lt;author&gt;Goudge, Liam %J IEEE Micro&lt;/author&gt;&lt;/authors&gt;&lt;/contributors&gt;&lt;titles&gt;&lt;title&gt;Embedded control problems, Thumb, and the ARM7TDMI&lt;/title&gt;&lt;/titles&gt;&lt;pages&gt;22-30&lt;/pages&gt;&lt;number&gt;5&lt;/number&gt;&lt;dates&gt;&lt;year&gt;1995&lt;/year&gt;&lt;/dates&gt;&lt;isbn&gt;0272-1732&lt;/isbn&gt;&lt;urls&gt;&lt;/urls&gt;&lt;/record&gt;&lt;/Cite&gt;&lt;/EndNote&gt;</w:instrText>
      </w:r>
      <w:r>
        <w:fldChar w:fldCharType="separate"/>
      </w:r>
      <w:r>
        <w:rPr>
          <w:noProof/>
        </w:rPr>
        <w:t>(Segars et al., 1995)</w:t>
      </w:r>
      <w:r>
        <w:fldChar w:fldCharType="end"/>
      </w:r>
      <w:r>
        <w:t xml:space="preserve"> The ARM microprocessor is based on the load/store architecture. ARM7TDMI </w:t>
      </w:r>
      <w:r w:rsidR="00004FDF">
        <w:t>does</w:t>
      </w:r>
      <w:r>
        <w:t xml:space="preserve"> no</w:t>
      </w:r>
      <w:r w:rsidR="00004FDF">
        <w:t>t offer any</w:t>
      </w:r>
      <w:r>
        <w:t xml:space="preserve"> support for unaligned memory accesses. This microprocessor features two instruction sets, with both having mostly single clock-cycle execution.</w:t>
      </w:r>
      <w:r>
        <w:fldChar w:fldCharType="begin"/>
      </w:r>
      <w:r>
        <w:instrText xml:space="preserve"> ADDIN EN.CITE &lt;EndNote&gt;&lt;Cite&gt;&lt;Author&gt;McDermott&lt;/Author&gt;&lt;Year&gt;2008&lt;/Year&gt;&lt;RecNum&gt;3&lt;/RecNum&gt;&lt;IDText&gt;The ARM Instruction Set Architecture&lt;/IDText&gt;&lt;DisplayText&gt;(McDermott, 2008)&lt;/DisplayText&gt;&lt;record&gt;&lt;rec-number&gt;3&lt;/rec-number&gt;&lt;foreign-keys&gt;&lt;key app="EN" db-id="sztd0aewezsrs7e2rpaparrvv2vawsezsfp0" timestamp="1535265940"&gt;3&lt;/key&gt;&lt;/foreign-keys&gt;&lt;ref-type name="Journal Article"&gt;17&lt;/ref-type&gt;&lt;contributors&gt;&lt;authors&gt;&lt;author&gt;McDermott, Mark&lt;/author&gt;&lt;/authors&gt;&lt;/contributors&gt;&lt;titles&gt;&lt;title&gt;The ARM Instruction Set Architecture&lt;/title&gt;&lt;secondary-title&gt;The University of Texas at Austin&lt;/secondary-title&gt;&lt;/titles&gt;&lt;periodical&gt;&lt;full-title&gt;The University of Texas at Austin&lt;/full-title&gt;&lt;/periodical&gt;&lt;pages&gt;2-2&lt;/pages&gt;&lt;dates&gt;&lt;year&gt;2008&lt;/year&gt;&lt;/dates&gt;&lt;urls&gt;&lt;/urls&gt;&lt;/record&gt;&lt;/Cite&gt;&lt;/EndNote&gt;</w:instrText>
      </w:r>
      <w:r>
        <w:fldChar w:fldCharType="separate"/>
      </w:r>
      <w:r>
        <w:rPr>
          <w:noProof/>
        </w:rPr>
        <w:t>(McDermott, 2008)</w:t>
      </w:r>
      <w:r>
        <w:fldChar w:fldCharType="end"/>
      </w:r>
      <w:r>
        <w:t>. These instruction sets are</w:t>
      </w:r>
      <w:r w:rsidR="00975111">
        <w:t xml:space="preserve"> a</w:t>
      </w:r>
      <w:r>
        <w:t xml:space="preserve"> </w:t>
      </w:r>
      <w:r w:rsidR="00975111">
        <w:t>16-bit Thumb instruction set</w:t>
      </w:r>
      <w:r w:rsidR="00975111">
        <w:t xml:space="preserve"> and a </w:t>
      </w:r>
      <w:r>
        <w:t>32-bit ARM instruction set</w:t>
      </w:r>
    </w:p>
    <w:p w14:paraId="5E987678" w14:textId="77777777" w:rsidR="00EF3AFD" w:rsidRDefault="00EF3AFD" w:rsidP="00B26CA4">
      <w:pPr>
        <w:pStyle w:val="Heading1"/>
      </w:pPr>
      <w:bookmarkStart w:id="8" w:name="_Toc523133838"/>
      <w:bookmarkStart w:id="9" w:name="_GoBack"/>
      <w:bookmarkEnd w:id="9"/>
      <w:r>
        <w:t>The Thumb Instruction Set</w:t>
      </w:r>
      <w:bookmarkEnd w:id="8"/>
    </w:p>
    <w:p w14:paraId="1A05CFE8" w14:textId="4AC79802" w:rsidR="00EF3AFD" w:rsidRDefault="00EF3AFD" w:rsidP="00B26CA4">
      <w:pPr>
        <w:jc w:val="both"/>
      </w:pPr>
      <w:r>
        <w:t xml:space="preserve">The thumb instruction set is a subset of the most commonly used 32-bit ARM instructions. Each thumb instruction is 16 bits long, with a corresponding 32-bit ARM instruction that preforms the same operation. There is </w:t>
      </w:r>
      <w:r w:rsidRPr="00D457DC">
        <w:rPr>
          <w:lang w:val="en-AU"/>
        </w:rPr>
        <w:t>excellent</w:t>
      </w:r>
      <w:r>
        <w:t xml:space="preserve"> interoperability between ARM and Thumb states due to the thumb instructions operating with the standard ARM register configuration. 16-bit thumb instructions are transparently decompressed to full 32-bit instructions on execution without performance loss. </w:t>
      </w:r>
      <w:r>
        <w:fldChar w:fldCharType="begin"/>
      </w:r>
      <w:r w:rsidR="00D50D76">
        <w:instrText xml:space="preserve"> ADDIN EN.CITE &lt;EndNote&gt;&lt;Cite&gt;&lt;Year&gt;2004&lt;/Year&gt;&lt;RecNum&gt;6&lt;/RecNum&gt;&lt;IDText&gt;ARM7TDMI Technical Reference Manual&lt;/IDText&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fldChar w:fldCharType="separate"/>
      </w:r>
      <w:r w:rsidR="00D50D76">
        <w:rPr>
          <w:noProof/>
        </w:rPr>
        <w:t>(ATMEL, 2004)</w:t>
      </w:r>
      <w:r>
        <w:fldChar w:fldCharType="end"/>
      </w:r>
    </w:p>
    <w:p w14:paraId="6C05C9DA" w14:textId="77777777" w:rsidR="00EF3AFD" w:rsidRDefault="00EF3AFD" w:rsidP="00B26CA4">
      <w:pPr>
        <w:jc w:val="both"/>
      </w:pPr>
      <w:r>
        <w:rPr>
          <w:noProof/>
        </w:rPr>
        <w:lastRenderedPageBreak/>
        <mc:AlternateContent>
          <mc:Choice Requires="wpg">
            <w:drawing>
              <wp:anchor distT="0" distB="0" distL="114300" distR="114300" simplePos="0" relativeHeight="251659264" behindDoc="0" locked="0" layoutInCell="1" allowOverlap="1" wp14:anchorId="5BFA0605" wp14:editId="675FDA29">
                <wp:simplePos x="0" y="0"/>
                <wp:positionH relativeFrom="margin">
                  <wp:align>center</wp:align>
                </wp:positionH>
                <wp:positionV relativeFrom="paragraph">
                  <wp:posOffset>317500</wp:posOffset>
                </wp:positionV>
                <wp:extent cx="4254500" cy="3347085"/>
                <wp:effectExtent l="0" t="0" r="0" b="5715"/>
                <wp:wrapTopAndBottom/>
                <wp:docPr id="9" name="Group 9"/>
                <wp:cNvGraphicFramePr/>
                <a:graphic xmlns:a="http://schemas.openxmlformats.org/drawingml/2006/main">
                  <a:graphicData uri="http://schemas.microsoft.com/office/word/2010/wordprocessingGroup">
                    <wpg:wgp>
                      <wpg:cNvGrpSpPr/>
                      <wpg:grpSpPr>
                        <a:xfrm>
                          <a:off x="0" y="0"/>
                          <a:ext cx="4254500" cy="3347085"/>
                          <a:chOff x="0" y="0"/>
                          <a:chExt cx="4254500" cy="3347085"/>
                        </a:xfrm>
                      </wpg:grpSpPr>
                      <pic:pic xmlns:pic="http://schemas.openxmlformats.org/drawingml/2006/picture">
                        <pic:nvPicPr>
                          <pic:cNvPr id="1" name="Picture 1" descr="https://www.cs.umd.edu/~meesh/cmsc411/website/proj01/arm/fig214.gif"/>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54500" cy="2679700"/>
                          </a:xfrm>
                          <a:prstGeom prst="rect">
                            <a:avLst/>
                          </a:prstGeom>
                          <a:noFill/>
                          <a:ln>
                            <a:noFill/>
                          </a:ln>
                        </pic:spPr>
                      </pic:pic>
                      <wps:wsp>
                        <wps:cNvPr id="7" name="Text Box 7"/>
                        <wps:cNvSpPr txBox="1"/>
                        <wps:spPr>
                          <a:xfrm>
                            <a:off x="0" y="2771775"/>
                            <a:ext cx="4254500" cy="575310"/>
                          </a:xfrm>
                          <a:prstGeom prst="rect">
                            <a:avLst/>
                          </a:prstGeom>
                          <a:solidFill>
                            <a:prstClr val="white"/>
                          </a:solidFill>
                          <a:ln>
                            <a:noFill/>
                          </a:ln>
                        </wps:spPr>
                        <wps:txbx>
                          <w:txbxContent>
                            <w:p w14:paraId="005B4697" w14:textId="4F52DED0" w:rsidR="00EF3AFD" w:rsidRDefault="00EF3AFD" w:rsidP="00B26CA4">
                              <w:pPr>
                                <w:pStyle w:val="Caption"/>
                                <w:jc w:val="center"/>
                              </w:pPr>
                              <w:bookmarkStart w:id="10" w:name="_Toc523133490"/>
                              <w:bookmarkStart w:id="11" w:name="_Toc523133844"/>
                              <w:r>
                                <w:t xml:space="preserve">Figure </w:t>
                              </w:r>
                              <w:r>
                                <w:rPr>
                                  <w:noProof/>
                                </w:rPr>
                                <w:fldChar w:fldCharType="begin"/>
                              </w:r>
                              <w:r>
                                <w:rPr>
                                  <w:noProof/>
                                </w:rPr>
                                <w:instrText xml:space="preserve"> SEQ Figure \* ARABIC </w:instrText>
                              </w:r>
                              <w:r>
                                <w:rPr>
                                  <w:noProof/>
                                </w:rPr>
                                <w:fldChar w:fldCharType="separate"/>
                              </w:r>
                              <w:r w:rsidR="00BE0489">
                                <w:rPr>
                                  <w:noProof/>
                                </w:rPr>
                                <w:t>2</w:t>
                              </w:r>
                              <w:r>
                                <w:rPr>
                                  <w:noProof/>
                                </w:rPr>
                                <w:fldChar w:fldCharType="end"/>
                              </w:r>
                              <w:r>
                                <w:t>: E</w:t>
                              </w:r>
                              <w:r w:rsidRPr="00737612">
                                <w:t>xample of how the ADD instruction is converted</w:t>
                              </w:r>
                              <w:bookmarkEnd w:id="10"/>
                              <w:bookmarkEnd w:id="11"/>
                            </w:p>
                            <w:p w14:paraId="48AFC2DB" w14:textId="1E600954" w:rsidR="00EF3AFD" w:rsidRPr="000F31AD" w:rsidRDefault="00EF3AFD" w:rsidP="00B26CA4">
                              <w:pPr>
                                <w:pStyle w:val="Caption"/>
                                <w:jc w:val="center"/>
                                <w:rPr>
                                  <w:noProof/>
                                </w:rPr>
                              </w:pPr>
                              <w:r w:rsidRPr="00737612">
                                <w:t xml:space="preserve">from Thumb to ARM. </w:t>
                              </w:r>
                              <w:r>
                                <w:fldChar w:fldCharType="begin"/>
                              </w:r>
                              <w:r>
                                <w:instrText xml:space="preserve"> ADDIN EN.CITE &lt;EndNote&gt;&lt;Cite&gt;&lt;Author&gt;Bong-Ho&lt;/Author&gt;&lt;Year&gt;1998&lt;/Year&gt;&lt;RecNum&gt;5&lt;/RecNum&gt;&lt;IDText&gt;Introduction to Thumb&lt;/IDText&gt;&lt;DisplayText&gt;(Bong-Ho, 1998)&lt;/DisplayText&gt;&lt;record&gt;&lt;rec-number&gt;5&lt;/rec-number&gt;&lt;foreign-keys&gt;&lt;key app="EN" db-id="sztd0aewezsrs7e2rpaparrvv2vawsezsfp0" timestamp="1535265940"&gt;5&lt;/key&gt;&lt;/foreign-keys&gt;&lt;ref-type name="Journal Article"&gt;17&lt;/ref-type&gt;&lt;contributors&gt;&lt;authors&gt;&lt;author&gt;Bong-Ho, Kang&lt;/author&gt;&lt;/authors&gt;&lt;/contributors&gt;&lt;titles&gt;&lt;title&gt;Introduction to Thumb&lt;/title&gt;&lt;secondary-title&gt;Characteristics of ARM Processor&lt;/secondary-title&gt;&lt;/titles&gt;&lt;periodical&gt;&lt;full-title&gt;Characteristics of ARM Processor&lt;/full-title&gt;&lt;/periodical&gt;&lt;pages&gt;2-10&lt;/pages&gt;&lt;dates&gt;&lt;year&gt;1998&lt;/year&gt;&lt;/dates&gt;&lt;urls&gt;&lt;/urls&gt;&lt;/record&gt;&lt;/Cite&gt;&lt;/EndNote&gt;</w:instrText>
                              </w:r>
                              <w:r>
                                <w:fldChar w:fldCharType="separate"/>
                              </w:r>
                              <w:r>
                                <w:rPr>
                                  <w:noProof/>
                                </w:rPr>
                                <w:t>(Bong-Ho, 1998)</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BFA0605" id="Group 9" o:spid="_x0000_s1029" style="position:absolute;left:0;text-align:left;margin-left:0;margin-top:25pt;width:335pt;height:263.55pt;z-index:251659264;mso-position-horizontal:center;mso-position-horizontal-relative:margin" coordsize="42545,33470"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">
                <v:shape id="Picture 1" o:spid="_x0000_s1030" type="#_x0000_t75" alt="https://www.cs.umd.edu/~meesh/cmsc411/website/proj01/arm/fig214.gif" style="position:absolute;width:42545;height:267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">
                  <v:imagedata r:id="rId17" o:title="fig214"/>
                </v:shape>
                <v:shape id="Text Box 7" o:spid="_x0000_s1031" type="#_x0000_t202" style="position:absolute;top:27717;width:42545;height:5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005B4697" w14:textId="4F52DED0" w:rsidR="00EF3AFD" w:rsidRDefault="00EF3AFD" w:rsidP="00B26CA4">
                        <w:pPr>
                          <w:pStyle w:val="Caption"/>
                          <w:jc w:val="center"/>
                        </w:pPr>
                        <w:bookmarkStart w:id="12" w:name="_Toc523133490"/>
                        <w:bookmarkStart w:id="13" w:name="_Toc523133844"/>
                        <w:r>
                          <w:t xml:space="preserve">Figure </w:t>
                        </w:r>
                        <w:r>
                          <w:rPr>
                            <w:noProof/>
                          </w:rPr>
                          <w:fldChar w:fldCharType="begin"/>
                        </w:r>
                        <w:r>
                          <w:rPr>
                            <w:noProof/>
                          </w:rPr>
                          <w:instrText xml:space="preserve"> SEQ Figure \* ARABIC </w:instrText>
                        </w:r>
                        <w:r>
                          <w:rPr>
                            <w:noProof/>
                          </w:rPr>
                          <w:fldChar w:fldCharType="separate"/>
                        </w:r>
                        <w:r w:rsidR="00BE0489">
                          <w:rPr>
                            <w:noProof/>
                          </w:rPr>
                          <w:t>2</w:t>
                        </w:r>
                        <w:r>
                          <w:rPr>
                            <w:noProof/>
                          </w:rPr>
                          <w:fldChar w:fldCharType="end"/>
                        </w:r>
                        <w:r>
                          <w:t>: E</w:t>
                        </w:r>
                        <w:r w:rsidRPr="00737612">
                          <w:t>xample of how the ADD instruction is converted</w:t>
                        </w:r>
                        <w:bookmarkEnd w:id="12"/>
                        <w:bookmarkEnd w:id="13"/>
                      </w:p>
                      <w:p w14:paraId="48AFC2DB" w14:textId="1E600954" w:rsidR="00EF3AFD" w:rsidRPr="000F31AD" w:rsidRDefault="00EF3AFD" w:rsidP="00B26CA4">
                        <w:pPr>
                          <w:pStyle w:val="Caption"/>
                          <w:jc w:val="center"/>
                          <w:rPr>
                            <w:noProof/>
                          </w:rPr>
                        </w:pPr>
                        <w:r w:rsidRPr="00737612">
                          <w:t xml:space="preserve">from Thumb to ARM. </w:t>
                        </w:r>
                        <w:r>
                          <w:fldChar w:fldCharType="begin"/>
                        </w:r>
                        <w:r>
                          <w:instrText xml:space="preserve"> ADDIN EN.CITE &lt;EndNote&gt;&lt;Cite&gt;&lt;Author&gt;Bong-Ho&lt;/Author&gt;&lt;Year&gt;1998&lt;/Year&gt;&lt;RecNum&gt;5&lt;/RecNum&gt;&lt;IDText&gt;Introduction to Thumb&lt;/IDText&gt;&lt;DisplayText&gt;(Bong-Ho, 1998)&lt;/DisplayText&gt;&lt;record&gt;&lt;rec-number&gt;5&lt;/rec-number&gt;&lt;foreign-keys&gt;&lt;key app="EN" db-id="sztd0aewezsrs7e2rpaparrvv2vawsezsfp0" timestamp="1535265940"&gt;5&lt;/key&gt;&lt;/foreign-keys&gt;&lt;ref-type name="Journal Article"&gt;17&lt;/ref-type&gt;&lt;contributors&gt;&lt;authors&gt;&lt;author&gt;Bong-Ho, Kang&lt;/author&gt;&lt;/authors&gt;&lt;/contributors&gt;&lt;titles&gt;&lt;title&gt;Introduction to Thumb&lt;/title&gt;&lt;secondary-title&gt;Characteristics of ARM Processor&lt;/secondary-title&gt;&lt;/titles&gt;&lt;periodical&gt;&lt;full-title&gt;Characteristics of ARM Processor&lt;/full-title&gt;&lt;/periodical&gt;&lt;pages&gt;2-10&lt;/pages&gt;&lt;dates&gt;&lt;year&gt;1998&lt;/year&gt;&lt;/dates&gt;&lt;urls&gt;&lt;/urls&gt;&lt;/record&gt;&lt;/Cite&gt;&lt;/EndNote&gt;</w:instrText>
                        </w:r>
                        <w:r>
                          <w:fldChar w:fldCharType="separate"/>
                        </w:r>
                        <w:r>
                          <w:rPr>
                            <w:noProof/>
                          </w:rPr>
                          <w:t>(Bong-Ho, 1998)</w:t>
                        </w:r>
                        <w:r>
                          <w:fldChar w:fldCharType="end"/>
                        </w:r>
                      </w:p>
                    </w:txbxContent>
                  </v:textbox>
                </v:shape>
                <w10:wrap type="topAndBottom" anchorx="margin"/>
              </v:group>
            </w:pict>
          </mc:Fallback>
        </mc:AlternateContent>
      </w:r>
    </w:p>
    <w:p w14:paraId="351D907B" w14:textId="77777777" w:rsidR="00EF3AFD" w:rsidRPr="00C31D30" w:rsidRDefault="00EF3AFD" w:rsidP="00B26CA4">
      <w:pPr>
        <w:pStyle w:val="Heading2"/>
      </w:pPr>
      <w:bookmarkStart w:id="14" w:name="_Toc523133839"/>
      <w:r>
        <w:t>Why do we use thumb?</w:t>
      </w:r>
      <w:bookmarkEnd w:id="14"/>
    </w:p>
    <w:p w14:paraId="4A3C81E5" w14:textId="77777777" w:rsidR="00EF3AFD" w:rsidRDefault="00EF3AFD" w:rsidP="00B26CA4">
      <w:pPr>
        <w:pStyle w:val="NoSpacing"/>
      </w:pPr>
      <w:r>
        <w:t>Thumb has all the advantages of using a 32-bit core such as:</w:t>
      </w:r>
    </w:p>
    <w:p w14:paraId="0E500569" w14:textId="77777777" w:rsidR="00EF3AFD" w:rsidRDefault="00EF3AFD" w:rsidP="00B26CA4">
      <w:pPr>
        <w:pStyle w:val="NoSpacing"/>
        <w:numPr>
          <w:ilvl w:val="0"/>
          <w:numId w:val="16"/>
        </w:numPr>
        <w:sectPr w:rsidR="00EF3AFD" w:rsidSect="00B26CA4">
          <w:headerReference w:type="default" r:id="rId18"/>
          <w:headerReference w:type="first" r:id="rId19"/>
          <w:footnotePr>
            <w:pos w:val="beneathText"/>
          </w:footnotePr>
          <w:pgSz w:w="12240" w:h="15840"/>
          <w:pgMar w:top="1440" w:right="1440" w:bottom="1440" w:left="1440" w:header="720" w:footer="720" w:gutter="0"/>
          <w:cols w:space="720"/>
          <w:titlePg/>
          <w:docGrid w:linePitch="360"/>
          <w15:footnoteColumns w:val="1"/>
        </w:sectPr>
      </w:pPr>
    </w:p>
    <w:p w14:paraId="2EEC511B" w14:textId="77777777" w:rsidR="00EF3AFD" w:rsidRDefault="00EF3AFD" w:rsidP="00B26CA4">
      <w:pPr>
        <w:pStyle w:val="NoSpacing"/>
        <w:numPr>
          <w:ilvl w:val="0"/>
          <w:numId w:val="16"/>
        </w:numPr>
      </w:pPr>
      <w:r>
        <w:t>32-bit registers</w:t>
      </w:r>
    </w:p>
    <w:p w14:paraId="3AF048FC" w14:textId="77777777" w:rsidR="00EF3AFD" w:rsidRDefault="00EF3AFD" w:rsidP="00B26CA4">
      <w:pPr>
        <w:pStyle w:val="NoSpacing"/>
        <w:numPr>
          <w:ilvl w:val="0"/>
          <w:numId w:val="16"/>
        </w:numPr>
      </w:pPr>
      <w:r>
        <w:t>32-bit shifter</w:t>
      </w:r>
    </w:p>
    <w:p w14:paraId="2F2CACA9" w14:textId="77777777" w:rsidR="00EF3AFD" w:rsidRDefault="00EF3AFD" w:rsidP="00B26CA4">
      <w:pPr>
        <w:pStyle w:val="NoSpacing"/>
        <w:numPr>
          <w:ilvl w:val="0"/>
          <w:numId w:val="16"/>
        </w:numPr>
      </w:pPr>
      <w:r>
        <w:t>32-bit Arithmetic Logic Unit (ALU)</w:t>
      </w:r>
    </w:p>
    <w:p w14:paraId="5FE8A350" w14:textId="77777777" w:rsidR="00EF3AFD" w:rsidRDefault="00EF3AFD" w:rsidP="00B26CA4">
      <w:pPr>
        <w:pStyle w:val="NoSpacing"/>
        <w:numPr>
          <w:ilvl w:val="0"/>
          <w:numId w:val="16"/>
        </w:numPr>
      </w:pPr>
      <w:r>
        <w:t>32-bit address space</w:t>
      </w:r>
    </w:p>
    <w:p w14:paraId="7ACE1EAF" w14:textId="77777777" w:rsidR="00EF3AFD" w:rsidRDefault="00EF3AFD" w:rsidP="00B26CA4">
      <w:pPr>
        <w:pStyle w:val="NoSpacing"/>
        <w:numPr>
          <w:ilvl w:val="0"/>
          <w:numId w:val="16"/>
        </w:numPr>
      </w:pPr>
      <w:r>
        <w:t>32-bit memory transfer</w:t>
      </w:r>
    </w:p>
    <w:p w14:paraId="507C0B9F" w14:textId="77777777" w:rsidR="00EF3AFD" w:rsidRDefault="00EF3AFD" w:rsidP="00B26CA4">
      <w:pPr>
        <w:pStyle w:val="Heading3"/>
        <w:sectPr w:rsidR="00EF3AFD" w:rsidSect="00FB0A63">
          <w:footnotePr>
            <w:pos w:val="beneathText"/>
          </w:footnotePr>
          <w:type w:val="continuous"/>
          <w:pgSz w:w="12240" w:h="15840"/>
          <w:pgMar w:top="1440" w:right="1440" w:bottom="1440" w:left="1440" w:header="720" w:footer="720" w:gutter="0"/>
          <w:cols w:num="2" w:space="0"/>
          <w:titlePg/>
          <w:docGrid w:linePitch="360"/>
        </w:sectPr>
      </w:pPr>
    </w:p>
    <w:p w14:paraId="41D6A9E7" w14:textId="77777777" w:rsidR="00EF3AFD" w:rsidRDefault="00EF3AFD" w:rsidP="00B26CA4">
      <w:pPr>
        <w:ind w:firstLine="0"/>
      </w:pPr>
      <w:r>
        <w:t>Thumb offers a long branch range, powerful arithmetic operations and a large address space.  Thumb Code is typically 65% of the size of ARM code and provides 160% of the performance of ARM code when running from a 16-bit memory system. Therefore, the ARM7TDMI core is ideally suited to embedded applications where there is restricted memory bandwidth and code density as well as footprint is integral.</w:t>
      </w:r>
    </w:p>
    <w:p w14:paraId="6340E645" w14:textId="77777777" w:rsidR="00EF3AFD" w:rsidRDefault="00EF3AFD" w:rsidP="00B26CA4"/>
    <w:p w14:paraId="4BCEDFB9" w14:textId="77777777" w:rsidR="00EF3AFD" w:rsidRDefault="00EF3AFD" w:rsidP="00B26CA4">
      <w:pPr>
        <w:pStyle w:val="Heading1"/>
      </w:pPr>
      <w:bookmarkStart w:id="15" w:name="_Toc523133840"/>
      <w:r>
        <w:lastRenderedPageBreak/>
        <w:t>ARM Instruction Set</w:t>
      </w:r>
      <w:bookmarkEnd w:id="15"/>
    </w:p>
    <w:p w14:paraId="5A69A34F" w14:textId="4A9D5A20" w:rsidR="00EF3AFD" w:rsidRDefault="00EF3AFD" w:rsidP="00B26CA4">
      <w:r>
        <w:t>The ARM Instruction set offers a fixed instruction width of 32 bit to ease decoding and pipelining, at the cost of decreased code density.</w:t>
      </w:r>
    </w:p>
    <w:p w14:paraId="21AAE525" w14:textId="77777777" w:rsidR="00EF3AFD" w:rsidRDefault="00EF3AFD" w:rsidP="00B26CA4">
      <w:r>
        <w:br w:type="page"/>
      </w:r>
    </w:p>
    <w:p w14:paraId="34256EF2" w14:textId="77777777" w:rsidR="00EF3AFD" w:rsidRDefault="00EF3AFD" w:rsidP="00B26CA4">
      <w:pPr>
        <w:pStyle w:val="Heading1"/>
      </w:pPr>
      <w:bookmarkStart w:id="16" w:name="_Toc523133841"/>
      <w:r>
        <w:lastRenderedPageBreak/>
        <w:t>Arithmetic and the ARM7TDMI</w:t>
      </w:r>
      <w:bookmarkEnd w:id="16"/>
    </w:p>
    <w:p w14:paraId="1B1DFDBA" w14:textId="77777777" w:rsidR="00EF3AFD" w:rsidRDefault="00EF3AFD" w:rsidP="00B26CA4">
      <w:pPr>
        <w:jc w:val="both"/>
      </w:pPr>
      <w:r>
        <w:t>The ARM7TDMI Microprocessor includes integer arithmetic operations for add, subtract and multiply, however, no support is provided for division. The microprocessor supports 32-bit by 32-bit multiplication with either a 32-bit result or 64-bit result. Arithmetic instructions can either set or preserve the conditions bits at the will of the programmer. The ARM7TDMI offers a range of addressing modes such as:</w:t>
      </w:r>
    </w:p>
    <w:p w14:paraId="689B8ACE" w14:textId="77777777" w:rsidR="00EF3AFD" w:rsidRDefault="00EF3AFD" w:rsidP="00B26CA4">
      <w:pPr>
        <w:pStyle w:val="ListParagraph"/>
        <w:numPr>
          <w:ilvl w:val="0"/>
          <w:numId w:val="16"/>
        </w:numPr>
        <w:jc w:val="both"/>
      </w:pPr>
      <w:r>
        <w:t>Direct Addressing:</w:t>
      </w:r>
      <w:r>
        <w:tab/>
      </w:r>
      <w:r>
        <w:tab/>
      </w:r>
      <w:r>
        <w:tab/>
      </w:r>
      <w:r>
        <w:tab/>
      </w:r>
      <w:r>
        <w:tab/>
        <w:t xml:space="preserve">ADD r3, r0, r1 </w:t>
      </w:r>
    </w:p>
    <w:p w14:paraId="3228F08E" w14:textId="77777777" w:rsidR="00EF3AFD" w:rsidRDefault="00EF3AFD" w:rsidP="00B26CA4">
      <w:pPr>
        <w:pStyle w:val="ListParagraph"/>
        <w:numPr>
          <w:ilvl w:val="0"/>
          <w:numId w:val="16"/>
        </w:numPr>
        <w:jc w:val="both"/>
      </w:pPr>
      <w:r>
        <w:t>Immediate Addressing</w:t>
      </w:r>
      <w:r>
        <w:tab/>
      </w:r>
      <w:r>
        <w:tab/>
      </w:r>
      <w:r>
        <w:tab/>
      </w:r>
      <w:r>
        <w:tab/>
      </w:r>
      <w:r>
        <w:tab/>
        <w:t>ADD r3, r0, #7</w:t>
      </w:r>
    </w:p>
    <w:p w14:paraId="67A14AC1" w14:textId="77777777" w:rsidR="00EF3AFD" w:rsidRDefault="00EF3AFD" w:rsidP="00B26CA4">
      <w:pPr>
        <w:pStyle w:val="ListParagraph"/>
        <w:numPr>
          <w:ilvl w:val="0"/>
          <w:numId w:val="16"/>
        </w:numPr>
        <w:jc w:val="both"/>
      </w:pPr>
      <w:r>
        <w:t>Direct Addressing with A Shift or Rotate</w:t>
      </w:r>
      <w:r>
        <w:tab/>
      </w:r>
      <w:r>
        <w:tab/>
      </w:r>
      <w:r>
        <w:tab/>
        <w:t>ADD r3, r0, r1, LSL#2</w:t>
      </w:r>
    </w:p>
    <w:p w14:paraId="31BDBFC8" w14:textId="0FC6E2BC" w:rsidR="00EF3AFD" w:rsidRDefault="00EF3AFD" w:rsidP="00B26CA4">
      <w:pPr>
        <w:ind w:firstLine="0"/>
        <w:jc w:val="both"/>
      </w:pPr>
      <w:r>
        <w:t xml:space="preserve">The Microprocessor supports some basic logical operators: AND, OR, XOR and BIC </w:t>
      </w:r>
      <w:r>
        <w:fldChar w:fldCharType="begin"/>
      </w:r>
      <w:r>
        <w:instrText xml:space="preserve"> ADDIN EN.CITE &lt;EndNote&gt;&lt;Cite&gt;&lt;Author&gt;Diba&lt;/Author&gt;&lt;Year&gt;2014&lt;/Year&gt;&lt;RecNum&gt;4&lt;/RecNum&gt;&lt;IDText&gt;ARM Arithmetic and Bitweise Instructions&lt;/IDText&gt;&lt;DisplayText&gt;(Diba, 2014)&lt;/DisplayText&gt;&lt;record&gt;&lt;rec-number&gt;4&lt;/rec-number&gt;&lt;foreign-keys&gt;&lt;key app="EN" db-id="sztd0aewezsrs7e2rpaparrvv2vawsezsfp0" timestamp="1535265940"&gt;4&lt;/key&gt;&lt;/foreign-keys&gt;&lt;ref-type name="Journal Article"&gt;17&lt;/ref-type&gt;&lt;contributors&gt;&lt;authors&gt;&lt;author&gt;Diba, Mirza&lt;/author&gt;&lt;/authors&gt;&lt;/contributors&gt;&lt;titles&gt;&lt;title&gt;ARM Arithmetic and Bitweise Instructions&lt;/title&gt;&lt;secondary-title&gt;Computer Organization and Systems Programming&lt;/secondary-title&gt;&lt;/titles&gt;&lt;periodical&gt;&lt;full-title&gt;Computer Organization and Systems Programming&lt;/full-title&gt;&lt;/periodical&gt;&lt;pages&gt;5-20&lt;/pages&gt;&lt;dates&gt;&lt;year&gt;2014&lt;/year&gt;&lt;/dates&gt;&lt;urls&gt;&lt;/urls&gt;&lt;/record&gt;&lt;/Cite&gt;&lt;/EndNote&gt;</w:instrText>
      </w:r>
      <w:r>
        <w:fldChar w:fldCharType="separate"/>
      </w:r>
      <w:r>
        <w:rPr>
          <w:noProof/>
        </w:rPr>
        <w:t>(Diba, 2014)</w:t>
      </w:r>
      <w:r>
        <w:fldChar w:fldCharType="end"/>
      </w:r>
    </w:p>
    <w:p w14:paraId="57732430" w14:textId="77777777" w:rsidR="00EF3AFD" w:rsidRPr="000E6A6B" w:rsidRDefault="00EF3AFD" w:rsidP="00B26CA4">
      <w:pPr>
        <w:ind w:firstLine="0"/>
      </w:pPr>
    </w:p>
    <w:p w14:paraId="774018AE" w14:textId="77777777" w:rsidR="00EF3AFD" w:rsidRDefault="00EF3AFD" w:rsidP="00B26CA4">
      <w:r>
        <w:rPr>
          <w:noProof/>
        </w:rPr>
        <mc:AlternateContent>
          <mc:Choice Requires="wpg">
            <w:drawing>
              <wp:anchor distT="0" distB="0" distL="114300" distR="114300" simplePos="0" relativeHeight="251660288" behindDoc="0" locked="0" layoutInCell="1" allowOverlap="1" wp14:anchorId="3F7FFC0D" wp14:editId="63414B42">
                <wp:simplePos x="0" y="0"/>
                <wp:positionH relativeFrom="column">
                  <wp:posOffset>0</wp:posOffset>
                </wp:positionH>
                <wp:positionV relativeFrom="paragraph">
                  <wp:posOffset>2404745</wp:posOffset>
                </wp:positionV>
                <wp:extent cx="5943600" cy="1497330"/>
                <wp:effectExtent l="0" t="0" r="0" b="7620"/>
                <wp:wrapTopAndBottom/>
                <wp:docPr id="12" name="Group 12"/>
                <wp:cNvGraphicFramePr/>
                <a:graphic xmlns:a="http://schemas.openxmlformats.org/drawingml/2006/main">
                  <a:graphicData uri="http://schemas.microsoft.com/office/word/2010/wordprocessingGroup">
                    <wpg:wgp>
                      <wpg:cNvGrpSpPr/>
                      <wpg:grpSpPr>
                        <a:xfrm>
                          <a:off x="0" y="0"/>
                          <a:ext cx="5943600" cy="1497330"/>
                          <a:chOff x="0" y="0"/>
                          <a:chExt cx="5943600" cy="1497330"/>
                        </a:xfrm>
                      </wpg:grpSpPr>
                      <pic:pic xmlns:pic="http://schemas.openxmlformats.org/drawingml/2006/picture">
                        <pic:nvPicPr>
                          <pic:cNvPr id="10" name="Picture 10"/>
                          <pic:cNvPicPr>
                            <a:picLocks noChangeAspect="1"/>
                          </pic:cNvPicPr>
                        </pic:nvPicPr>
                        <pic:blipFill>
                          <a:blip r:embed="rId20">
                            <a:biLevel thresh="75000"/>
                            <a:extLst>
                              <a:ext uri="{28A0092B-C50C-407E-A947-70E740481C1C}">
                                <a14:useLocalDpi xmlns:a14="http://schemas.microsoft.com/office/drawing/2010/main" val="0"/>
                              </a:ext>
                            </a:extLst>
                          </a:blip>
                          <a:stretch>
                            <a:fillRect/>
                          </a:stretch>
                        </pic:blipFill>
                        <pic:spPr>
                          <a:xfrm>
                            <a:off x="0" y="0"/>
                            <a:ext cx="5943600" cy="1151890"/>
                          </a:xfrm>
                          <a:prstGeom prst="rect">
                            <a:avLst/>
                          </a:prstGeom>
                        </pic:spPr>
                      </pic:pic>
                      <wps:wsp>
                        <wps:cNvPr id="11" name="Text Box 11"/>
                        <wps:cNvSpPr txBox="1"/>
                        <wps:spPr>
                          <a:xfrm>
                            <a:off x="0" y="1209675"/>
                            <a:ext cx="5943600" cy="287655"/>
                          </a:xfrm>
                          <a:prstGeom prst="rect">
                            <a:avLst/>
                          </a:prstGeom>
                          <a:solidFill>
                            <a:prstClr val="white"/>
                          </a:solidFill>
                          <a:ln>
                            <a:noFill/>
                          </a:ln>
                        </wps:spPr>
                        <wps:txbx>
                          <w:txbxContent>
                            <w:p w14:paraId="19D327A6" w14:textId="01036DDF" w:rsidR="00EF3AFD" w:rsidRPr="00EE64BE" w:rsidRDefault="00EF3AFD" w:rsidP="00B26CA4">
                              <w:pPr>
                                <w:pStyle w:val="Caption"/>
                                <w:jc w:val="center"/>
                                <w:rPr>
                                  <w:noProof/>
                                  <w:sz w:val="24"/>
                                  <w:szCs w:val="24"/>
                                </w:rPr>
                              </w:pPr>
                              <w:bookmarkStart w:id="17" w:name="_Toc523133491"/>
                              <w:bookmarkStart w:id="18" w:name="_Toc523133845"/>
                              <w:r>
                                <w:t xml:space="preserve">Figure </w:t>
                              </w:r>
                              <w:r>
                                <w:rPr>
                                  <w:noProof/>
                                </w:rPr>
                                <w:fldChar w:fldCharType="begin"/>
                              </w:r>
                              <w:r>
                                <w:rPr>
                                  <w:noProof/>
                                </w:rPr>
                                <w:instrText xml:space="preserve"> SEQ Figure \* ARABIC </w:instrText>
                              </w:r>
                              <w:r>
                                <w:rPr>
                                  <w:noProof/>
                                </w:rPr>
                                <w:fldChar w:fldCharType="separate"/>
                              </w:r>
                              <w:r w:rsidR="00BE0489">
                                <w:rPr>
                                  <w:noProof/>
                                </w:rPr>
                                <w:t>3</w:t>
                              </w:r>
                              <w:r>
                                <w:rPr>
                                  <w:noProof/>
                                </w:rPr>
                                <w:fldChar w:fldCharType="end"/>
                              </w:r>
                              <w:r>
                                <w:t xml:space="preserve">: The conversion of High-Level C, to Low Level ARM. </w:t>
                              </w:r>
                              <w:r>
                                <w:fldChar w:fldCharType="begin"/>
                              </w:r>
                              <w:r>
                                <w:instrText xml:space="preserve"> ADDIN EN.CITE &lt;EndNote&gt;&lt;Cite&gt;&lt;Author&gt;Suh&lt;/Author&gt;&lt;Year&gt;2015&lt;/Year&gt;&lt;RecNum&gt;1&lt;/RecNum&gt;&lt;IDText&gt;Arm Instructions I&lt;/IDText&gt;&lt;DisplayText&gt;(Suh, 2015)&lt;/DisplayText&gt;&lt;record&gt;&lt;rec-number&gt;1&lt;/rec-number&gt;&lt;foreign-keys&gt;&lt;key app="EN" db-id="sztd0aewezsrs7e2rpaparrvv2vawsezsfp0" timestamp="1535265940"&gt;1&lt;/key&gt;&lt;/foreign-keys&gt;&lt;ref-type name="Journal Article"&gt;17&lt;/ref-type&gt;&lt;contributors&gt;&lt;authors&gt;&lt;author&gt;Suh, Prof. Taeweon&lt;/author&gt;&lt;/authors&gt;&lt;/contributors&gt;&lt;titles&gt;&lt;title&gt;Arm Instructions I&lt;/title&gt;&lt;secondary-title&gt;Computer Science Engineering, Korea University&lt;/secondary-title&gt;&lt;/titles&gt;&lt;periodical&gt;&lt;full-title&gt;Computer Science Engineering, Korea University&lt;/full-title&gt;&lt;/periodical&gt;&lt;pages&gt;5&lt;/pages&gt;&lt;dates&gt;&lt;year&gt;2015&lt;/year&gt;&lt;/dates&gt;&lt;urls&gt;&lt;/urls&gt;&lt;/record&gt;&lt;/Cite&gt;&lt;/EndNote&gt;</w:instrText>
                              </w:r>
                              <w:r>
                                <w:fldChar w:fldCharType="separate"/>
                              </w:r>
                              <w:r>
                                <w:rPr>
                                  <w:noProof/>
                                </w:rPr>
                                <w:t>(Suh, 2015)</w:t>
                              </w:r>
                              <w:bookmarkEnd w:id="17"/>
                              <w:bookmarkEnd w:id="1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F7FFC0D" id="Group 12" o:spid="_x0000_s1032" style="position:absolute;left:0;text-align:left;margin-left:0;margin-top:189.35pt;width:468pt;height:117.9pt;z-index:251660288" coordsize="59436,149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">
                <v:shape id="Picture 10" o:spid="_x0000_s1033" type="#_x0000_t75" style="position:absolute;width:59436;height:115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">
                  <v:imagedata r:id="rId21" o:title="" grayscale="t" bilevel="t"/>
                </v:shape>
                <v:shape id="Text Box 11" o:spid="_x0000_s1034" type="#_x0000_t202" style="position:absolute;top:12096;width:59436;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14:paraId="19D327A6" w14:textId="01036DDF" w:rsidR="00EF3AFD" w:rsidRPr="00EE64BE" w:rsidRDefault="00EF3AFD" w:rsidP="00B26CA4">
                        <w:pPr>
                          <w:pStyle w:val="Caption"/>
                          <w:jc w:val="center"/>
                          <w:rPr>
                            <w:noProof/>
                            <w:sz w:val="24"/>
                            <w:szCs w:val="24"/>
                          </w:rPr>
                        </w:pPr>
                        <w:bookmarkStart w:id="19" w:name="_Toc523133491"/>
                        <w:bookmarkStart w:id="20" w:name="_Toc523133845"/>
                        <w:r>
                          <w:t xml:space="preserve">Figure </w:t>
                        </w:r>
                        <w:r>
                          <w:rPr>
                            <w:noProof/>
                          </w:rPr>
                          <w:fldChar w:fldCharType="begin"/>
                        </w:r>
                        <w:r>
                          <w:rPr>
                            <w:noProof/>
                          </w:rPr>
                          <w:instrText xml:space="preserve"> SEQ Figure \* ARABIC </w:instrText>
                        </w:r>
                        <w:r>
                          <w:rPr>
                            <w:noProof/>
                          </w:rPr>
                          <w:fldChar w:fldCharType="separate"/>
                        </w:r>
                        <w:r w:rsidR="00BE0489">
                          <w:rPr>
                            <w:noProof/>
                          </w:rPr>
                          <w:t>3</w:t>
                        </w:r>
                        <w:r>
                          <w:rPr>
                            <w:noProof/>
                          </w:rPr>
                          <w:fldChar w:fldCharType="end"/>
                        </w:r>
                        <w:r>
                          <w:t xml:space="preserve">: The conversion of High-Level C, to Low Level ARM. </w:t>
                        </w:r>
                        <w:r>
                          <w:fldChar w:fldCharType="begin"/>
                        </w:r>
                        <w:r>
                          <w:instrText xml:space="preserve"> ADDIN EN.CITE &lt;EndNote&gt;&lt;Cite&gt;&lt;Author&gt;Suh&lt;/Author&gt;&lt;Year&gt;2015&lt;/Year&gt;&lt;RecNum&gt;1&lt;/RecNum&gt;&lt;IDText&gt;Arm Instructions I&lt;/IDText&gt;&lt;DisplayText&gt;(Suh, 2015)&lt;/DisplayText&gt;&lt;record&gt;&lt;rec-number&gt;1&lt;/rec-number&gt;&lt;foreign-keys&gt;&lt;key app="EN" db-id="sztd0aewezsrs7e2rpaparrvv2vawsezsfp0" timestamp="1535265940"&gt;1&lt;/key&gt;&lt;/foreign-keys&gt;&lt;ref-type name="Journal Article"&gt;17&lt;/ref-type&gt;&lt;contributors&gt;&lt;authors&gt;&lt;author&gt;Suh, Prof. Taeweon&lt;/author&gt;&lt;/authors&gt;&lt;/contributors&gt;&lt;titles&gt;&lt;title&gt;Arm Instructions I&lt;/title&gt;&lt;secondary-title&gt;Computer Science Engineering, Korea University&lt;/secondary-title&gt;&lt;/titles&gt;&lt;periodical&gt;&lt;full-title&gt;Computer Science Engineering, Korea University&lt;/full-title&gt;&lt;/periodical&gt;&lt;pages&gt;5&lt;/pages&gt;&lt;dates&gt;&lt;year&gt;2015&lt;/year&gt;&lt;/dates&gt;&lt;urls&gt;&lt;/urls&gt;&lt;/record&gt;&lt;/Cite&gt;&lt;/EndNote&gt;</w:instrText>
                        </w:r>
                        <w:r>
                          <w:fldChar w:fldCharType="separate"/>
                        </w:r>
                        <w:r>
                          <w:rPr>
                            <w:noProof/>
                          </w:rPr>
                          <w:t>(Suh, 2015)</w:t>
                        </w:r>
                        <w:bookmarkEnd w:id="19"/>
                        <w:bookmarkEnd w:id="20"/>
                        <w:r>
                          <w:fldChar w:fldCharType="end"/>
                        </w:r>
                      </w:p>
                    </w:txbxContent>
                  </v:textbox>
                </v:shape>
                <w10:wrap type="topAndBottom"/>
              </v:group>
            </w:pict>
          </mc:Fallback>
        </mc:AlternateContent>
      </w:r>
      <w:r>
        <w:br w:type="page"/>
      </w:r>
    </w:p>
    <w:p w14:paraId="70FFC3D8" w14:textId="77777777" w:rsidR="00EF3AFD" w:rsidRDefault="00EF3AFD" w:rsidP="00B26CA4">
      <w:pPr>
        <w:pStyle w:val="Heading1"/>
      </w:pPr>
      <w:bookmarkStart w:id="21" w:name="_Toc523133842"/>
      <w:r>
        <w:lastRenderedPageBreak/>
        <w:t>Registers in the ARM7TDMI</w:t>
      </w:r>
      <w:bookmarkEnd w:id="21"/>
    </w:p>
    <w:p w14:paraId="3C2C7DF6" w14:textId="6DA6A1A6" w:rsidR="00EF3AFD" w:rsidRPr="005D0B72" w:rsidRDefault="00BE0489" w:rsidP="00EF3AFD">
      <w:pPr>
        <w:ind w:firstLine="0"/>
        <w:jc w:val="both"/>
      </w:pPr>
      <w:r>
        <w:rPr>
          <w:noProof/>
        </w:rPr>
        <mc:AlternateContent>
          <mc:Choice Requires="wpg">
            <w:drawing>
              <wp:anchor distT="0" distB="0" distL="114300" distR="114300" simplePos="0" relativeHeight="251665408" behindDoc="0" locked="0" layoutInCell="1" allowOverlap="1" wp14:anchorId="2C943EF0" wp14:editId="35B6E55C">
                <wp:simplePos x="0" y="0"/>
                <wp:positionH relativeFrom="margin">
                  <wp:align>center</wp:align>
                </wp:positionH>
                <wp:positionV relativeFrom="paragraph">
                  <wp:posOffset>5645150</wp:posOffset>
                </wp:positionV>
                <wp:extent cx="4521200" cy="2230755"/>
                <wp:effectExtent l="0" t="0" r="0" b="0"/>
                <wp:wrapTopAndBottom/>
                <wp:docPr id="17" name="Group 17"/>
                <wp:cNvGraphicFramePr/>
                <a:graphic xmlns:a="http://schemas.openxmlformats.org/drawingml/2006/main">
                  <a:graphicData uri="http://schemas.microsoft.com/office/word/2010/wordprocessingGroup">
                    <wpg:wgp>
                      <wpg:cNvGrpSpPr/>
                      <wpg:grpSpPr>
                        <a:xfrm>
                          <a:off x="0" y="0"/>
                          <a:ext cx="4521200" cy="2230755"/>
                          <a:chOff x="0" y="0"/>
                          <a:chExt cx="4521200" cy="2230755"/>
                        </a:xfrm>
                      </wpg:grpSpPr>
                      <pic:pic xmlns:pic="http://schemas.openxmlformats.org/drawingml/2006/picture">
                        <pic:nvPicPr>
                          <pic:cNvPr id="8" name="Picture 8"/>
                          <pic:cNvPicPr>
                            <a:picLocks noChangeAspect="1"/>
                          </pic:cNvPicPr>
                        </pic:nvPicPr>
                        <pic:blipFill rotWithShape="1">
                          <a:blip r:embed="rId22">
                            <a:extLst>
                              <a:ext uri="{28A0092B-C50C-407E-A947-70E740481C1C}">
                                <a14:useLocalDpi xmlns:a14="http://schemas.microsoft.com/office/drawing/2010/main" val="0"/>
                              </a:ext>
                            </a:extLst>
                          </a:blip>
                          <a:srcRect l="3846" t="2049" r="214" b="1896"/>
                          <a:stretch/>
                        </pic:blipFill>
                        <pic:spPr bwMode="auto">
                          <a:xfrm>
                            <a:off x="0" y="0"/>
                            <a:ext cx="4521200" cy="1887855"/>
                          </a:xfrm>
                          <a:prstGeom prst="rect">
                            <a:avLst/>
                          </a:prstGeom>
                          <a:ln>
                            <a:noFill/>
                          </a:ln>
                          <a:extLst>
                            <a:ext uri="{53640926-AAD7-44D8-BBD7-CCE9431645EC}">
                              <a14:shadowObscured xmlns:a14="http://schemas.microsoft.com/office/drawing/2010/main"/>
                            </a:ext>
                          </a:extLst>
                        </pic:spPr>
                      </pic:pic>
                      <wps:wsp>
                        <wps:cNvPr id="15" name="Text Box 15"/>
                        <wps:cNvSpPr txBox="1"/>
                        <wps:spPr>
                          <a:xfrm>
                            <a:off x="0" y="1943100"/>
                            <a:ext cx="4521200" cy="287655"/>
                          </a:xfrm>
                          <a:prstGeom prst="rect">
                            <a:avLst/>
                          </a:prstGeom>
                          <a:solidFill>
                            <a:prstClr val="white"/>
                          </a:solidFill>
                          <a:ln>
                            <a:noFill/>
                          </a:ln>
                        </wps:spPr>
                        <wps:txbx>
                          <w:txbxContent>
                            <w:p w14:paraId="7AB1AB8A" w14:textId="1FB1EF47" w:rsidR="00BE0489" w:rsidRPr="00A35626" w:rsidRDefault="00BE0489" w:rsidP="00BE0489">
                              <w:pPr>
                                <w:pStyle w:val="Caption"/>
                                <w:jc w:val="center"/>
                                <w:rPr>
                                  <w:noProof/>
                                  <w:sz w:val="24"/>
                                  <w:szCs w:val="24"/>
                                </w:rPr>
                              </w:pPr>
                              <w:bookmarkStart w:id="22" w:name="_Toc523133492"/>
                              <w:bookmarkStart w:id="23" w:name="_Toc523133846"/>
                              <w:r>
                                <w:t xml:space="preserve">Figure </w:t>
                              </w:r>
                              <w:fldSimple w:instr=" SEQ Figure \* ARABIC ">
                                <w:r>
                                  <w:rPr>
                                    <w:noProof/>
                                  </w:rPr>
                                  <w:t>4</w:t>
                                </w:r>
                              </w:fldSimple>
                              <w:r>
                                <w:t xml:space="preserve">: </w:t>
                              </w:r>
                              <w:r w:rsidRPr="001348D3">
                                <w:t>Program status register format</w:t>
                              </w:r>
                              <w:r>
                                <w:t xml:space="preserve"> </w:t>
                              </w:r>
                              <w:r>
                                <w:fldChar w:fldCharType="begin"/>
                              </w:r>
                              <w:r>
                                <w:instrText xml:space="preserve"> ADDIN EN.CITE &lt;EndNote&gt;&lt;Cite AuthorYear="1"&gt;&lt;Author&gt;ATMEL&lt;/Author&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fldChar w:fldCharType="separate"/>
                              </w:r>
                              <w:r>
                                <w:rPr>
                                  <w:noProof/>
                                </w:rPr>
                                <w:t>ATMEL (2004)</w:t>
                              </w:r>
                              <w:bookmarkEnd w:id="22"/>
                              <w:bookmarkEnd w:id="2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943EF0" id="Group 17" o:spid="_x0000_s1035" style="position:absolute;left:0;text-align:left;margin-left:0;margin-top:444.5pt;width:356pt;height:175.65pt;z-index:251665408;mso-position-horizontal:center;mso-position-horizontal-relative:margin" coordsize="45212,223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">
                <v:shape id="Picture 8" o:spid="_x0000_s1036" type="#_x0000_t75" style="position:absolute;width:45212;height:188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">
                  <v:imagedata r:id="rId23" o:title="" croptop="1343f" cropbottom="1243f" cropleft="2521f" cropright="140f"/>
                </v:shape>
                <v:shape id="Text Box 15" o:spid="_x0000_s1037" type="#_x0000_t202" style="position:absolute;top:19431;width:45212;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14:paraId="7AB1AB8A" w14:textId="1FB1EF47" w:rsidR="00BE0489" w:rsidRPr="00A35626" w:rsidRDefault="00BE0489" w:rsidP="00BE0489">
                        <w:pPr>
                          <w:pStyle w:val="Caption"/>
                          <w:jc w:val="center"/>
                          <w:rPr>
                            <w:noProof/>
                            <w:sz w:val="24"/>
                            <w:szCs w:val="24"/>
                          </w:rPr>
                        </w:pPr>
                        <w:bookmarkStart w:id="24" w:name="_Toc523133492"/>
                        <w:bookmarkStart w:id="25" w:name="_Toc523133846"/>
                        <w:r>
                          <w:t xml:space="preserve">Figure </w:t>
                        </w:r>
                        <w:fldSimple w:instr=" SEQ Figure \* ARABIC ">
                          <w:r>
                            <w:rPr>
                              <w:noProof/>
                            </w:rPr>
                            <w:t>4</w:t>
                          </w:r>
                        </w:fldSimple>
                        <w:r>
                          <w:t xml:space="preserve">: </w:t>
                        </w:r>
                        <w:r w:rsidRPr="001348D3">
                          <w:t>Program status register format</w:t>
                        </w:r>
                        <w:r>
                          <w:t xml:space="preserve"> </w:t>
                        </w:r>
                        <w:r>
                          <w:fldChar w:fldCharType="begin"/>
                        </w:r>
                        <w:r>
                          <w:instrText xml:space="preserve"> ADDIN EN.CITE &lt;EndNote&gt;&lt;Cite AuthorYear="1"&gt;&lt;Author&gt;ATMEL&lt;/Author&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fldChar w:fldCharType="separate"/>
                        </w:r>
                        <w:r>
                          <w:rPr>
                            <w:noProof/>
                          </w:rPr>
                          <w:t>ATMEL (2004)</w:t>
                        </w:r>
                        <w:bookmarkEnd w:id="24"/>
                        <w:bookmarkEnd w:id="25"/>
                        <w:r>
                          <w:fldChar w:fldCharType="end"/>
                        </w:r>
                      </w:p>
                    </w:txbxContent>
                  </v:textbox>
                </v:shape>
                <w10:wrap type="topAndBottom" anchorx="margin"/>
              </v:group>
            </w:pict>
          </mc:Fallback>
        </mc:AlternateContent>
      </w:r>
      <w:r w:rsidR="00EF3AFD">
        <w:t>The ARM7TDMI Microprocessor has a total of thirty-seven registers – thirty-one general-purpose 32-bit registers and six status registers - but these cannot all be seen at once. The processor state and operating mode dictate which registers are available to the programmer. In ARM state, 16 general registers and one or two status registers are visible at any one time. The ARM state register set contains 16 directly accessible registers: R0 to R15. All of these except R15 are general-purpose and may be used to hold either data or address values. In addition to these, there is a seventeenth register used to store status information.</w:t>
      </w:r>
      <w:r w:rsidR="00124858" w:rsidRPr="00124858">
        <w:rPr>
          <w:noProof/>
        </w:rPr>
        <w:t xml:space="preserve"> </w:t>
      </w:r>
      <w:r w:rsidR="00D50D76">
        <w:rPr>
          <w:noProof/>
        </w:rPr>
        <w:fldChar w:fldCharType="begin"/>
      </w:r>
      <w:r w:rsidR="00D50D76">
        <w:rPr>
          <w:noProof/>
        </w:rPr>
        <w:instrText xml:space="preserve"> ADDIN EN.CITE &lt;EndNote&gt;&lt;Cite&gt;&lt;Year&gt;2004&lt;/Year&gt;&lt;RecNum&gt;6&lt;/RecNum&gt;&lt;DisplayText&gt;(ATMEL, 2004)&lt;/DisplayText&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Cite AuthorYear="1"&gt;&lt;Year&gt;2004&lt;/Year&gt;&lt;RecNum&gt;6&lt;/RecNum&gt;&lt;record&gt;&lt;rec-number&gt;6&lt;/rec-number&gt;&lt;foreign-keys&gt;&lt;key app="EN" db-id="sztd0aewezsrs7e2rpaparrvv2vawsezsfp0" timestamp="1535265940"&gt;6&lt;/key&gt;&lt;/foreign-keys&gt;&lt;ref-type name="Electronic Article"&gt;43&lt;/ref-type&gt;&lt;contributors&gt;&lt;authors&gt;&lt;author&gt;ATMEL&lt;/author&gt;&lt;/authors&gt;&lt;/contributors&gt;&lt;titles&gt;&lt;title&gt;ARM7TDMI Technical Reference Manual&lt;/title&gt;&lt;secondary-title&gt;Infocentre ARM&lt;/secondary-title&gt;&lt;/titles&gt;&lt;periodical&gt;&lt;full-title&gt;Infocentre ARM&lt;/full-title&gt;&lt;/periodical&gt;&lt;dates&gt;&lt;year&gt;2004&lt;/year&gt;&lt;/dates&gt;&lt;urls&gt;&lt;related-urls&gt;&lt;url&gt;http://infocenter.arm.com/help/index.jsp?topic=/com.arm.doc.ddi0210c/CACBCAAE.html&lt;/url&gt;&lt;/related-urls&gt;&lt;/urls&gt;&lt;access-date&gt;August/20/2018&lt;/access-date&gt;&lt;/record&gt;&lt;/Cite&gt;&lt;/EndNote&gt;</w:instrText>
      </w:r>
      <w:r w:rsidR="00D50D76">
        <w:rPr>
          <w:noProof/>
        </w:rPr>
        <w:fldChar w:fldCharType="separate"/>
      </w:r>
      <w:r w:rsidR="00D50D76">
        <w:rPr>
          <w:noProof/>
        </w:rPr>
        <w:t>(ATMEL, 2004)</w:t>
      </w:r>
      <w:r w:rsidR="00D50D76">
        <w:rPr>
          <w:noProof/>
        </w:rPr>
        <w:fldChar w:fldCharType="end"/>
      </w:r>
      <w:r w:rsidR="00D50D76">
        <w:rPr>
          <w:noProof/>
        </w:rPr>
        <w:t xml:space="preserve"> </w:t>
      </w:r>
      <w:r w:rsidR="00F461ED">
        <w:rPr>
          <w:noProof/>
        </w:rPr>
        <w:t>For thumb code however c</w:t>
      </w:r>
      <w:r w:rsidR="00F461ED" w:rsidRPr="00F461ED">
        <w:rPr>
          <w:noProof/>
        </w:rPr>
        <w:t xml:space="preserve">onditional execution is not supported since the condition code would not have left enough space for a useful set of instructions. </w:t>
      </w:r>
      <w:r w:rsidR="00F461ED">
        <w:rPr>
          <w:noProof/>
        </w:rPr>
        <w:t>Ano</w:t>
      </w:r>
      <w:r w:rsidR="00F461ED" w:rsidRPr="00F461ED">
        <w:rPr>
          <w:noProof/>
        </w:rPr>
        <w:t xml:space="preserve">ther compromise made </w:t>
      </w:r>
      <w:r w:rsidR="00F461ED">
        <w:rPr>
          <w:noProof/>
        </w:rPr>
        <w:t xml:space="preserve">was how </w:t>
      </w:r>
      <w:r w:rsidR="00F461ED" w:rsidRPr="00F461ED">
        <w:rPr>
          <w:noProof/>
        </w:rPr>
        <w:t>the register bank</w:t>
      </w:r>
      <w:r w:rsidR="00F461ED">
        <w:rPr>
          <w:noProof/>
        </w:rPr>
        <w:t xml:space="preserve"> is access</w:t>
      </w:r>
      <w:r w:rsidR="00F461ED" w:rsidRPr="00F461ED">
        <w:rPr>
          <w:noProof/>
        </w:rPr>
        <w:t>. ARM code has free access to 16 registers at once and uses three or four operand instructions with 4-bit register specifiers. Again, to allow enough opcode space, there is free access to only eight registers. Instructions consist of the more conventional two or three operands and use 3- bit register specifiers</w:t>
      </w:r>
      <w:r w:rsidR="00D50D76">
        <w:rPr>
          <w:noProof/>
        </w:rPr>
        <w:t xml:space="preserve">. </w:t>
      </w:r>
      <w:r w:rsidR="00D50D76">
        <w:rPr>
          <w:noProof/>
        </w:rPr>
        <w:fldChar w:fldCharType="begin"/>
      </w:r>
      <w:r w:rsidR="00D50D76">
        <w:rPr>
          <w:noProof/>
        </w:rPr>
        <w:instrText xml:space="preserve"> ADDIN EN.CITE &lt;EndNote&gt;&lt;Cite&gt;&lt;Author&gt;Segars&lt;/Author&gt;&lt;Year&gt;1995&lt;/Year&gt;&lt;RecNum&gt;10&lt;/RecNum&gt;&lt;DisplayText&gt;(Segars et al., 1995)&lt;/DisplayText&gt;&lt;record&gt;&lt;rec-number&gt;10&lt;/rec-number&gt;&lt;foreign-keys&gt;&lt;key app="EN" db-id="sztd0aewezsrs7e2rpaparrvv2vawsezsfp0" timestamp="1535322568"&gt;10&lt;/key&gt;&lt;/foreign-keys&gt;&lt;ref-type name="Journal Article"&gt;17&lt;/ref-type&gt;&lt;contributors&gt;&lt;authors&gt;&lt;author&gt;Segars, Simon&lt;/author&gt;&lt;author&gt;Clarke, Keith&lt;/author&gt;&lt;author&gt;Goudge, Liam %J IEEE Micro&lt;/author&gt;&lt;/authors&gt;&lt;/contributors&gt;&lt;titles&gt;&lt;title&gt;Embedded control problems, Thumb, and the ARM7TDMI&lt;/title&gt;&lt;/titles&gt;&lt;pages&gt;22-30&lt;/pages&gt;&lt;number&gt;5&lt;/number&gt;&lt;dates&gt;&lt;year&gt;1995&lt;/year&gt;&lt;/dates&gt;&lt;isbn&gt;0272-1732&lt;/isbn&gt;&lt;urls&gt;&lt;/urls&gt;&lt;/record&gt;&lt;/Cite&gt;&lt;/EndNote&gt;</w:instrText>
      </w:r>
      <w:r w:rsidR="00D50D76">
        <w:rPr>
          <w:noProof/>
        </w:rPr>
        <w:fldChar w:fldCharType="separate"/>
      </w:r>
      <w:r w:rsidR="00D50D76">
        <w:rPr>
          <w:noProof/>
        </w:rPr>
        <w:t>(Segars et al., 1995)</w:t>
      </w:r>
      <w:r w:rsidR="00D50D76">
        <w:rPr>
          <w:noProof/>
        </w:rPr>
        <w:fldChar w:fldCharType="end"/>
      </w:r>
      <w:r w:rsidR="00EF3AFD">
        <w:br w:type="page"/>
      </w:r>
      <w:r w:rsidR="00EF3AFD">
        <w:fldChar w:fldCharType="begin"/>
      </w:r>
      <w:r w:rsidR="00EF3AFD">
        <w:instrText xml:space="preserve"> ADDIN EN.CITE &lt;EndNote&gt;&lt;Cite ExcludeAuth="1" ExcludeYear="1" Hidden="1"&gt;&lt;Author&gt;Segars&lt;/Author&gt;&lt;Year&gt;1995&lt;/Year&gt;&lt;RecNum&gt;10&lt;/RecNum&gt;&lt;record&gt;&lt;rec-number&gt;10&lt;/rec-number&gt;&lt;foreign-keys&gt;&lt;key app="EN" db-id="sztd0aewezsrs7e2rpaparrvv2vawsezsfp0" timestamp="1535322568"&gt;10&lt;/key&gt;&lt;/foreign-keys&gt;&lt;ref-type name="Journal Article"&gt;17&lt;/ref-type&gt;&lt;contributors&gt;&lt;authors&gt;&lt;author&gt;Segars, Simon&lt;/author&gt;&lt;author&gt;Clarke, Keith&lt;/author&gt;&lt;author&gt;Goudge, Liam %J IEEE Micro&lt;/author&gt;&lt;/authors&gt;&lt;/contributors&gt;&lt;titles&gt;&lt;title&gt;Embedded control problems, Thumb, and the ARM7TDMI&lt;/title&gt;&lt;/titles&gt;&lt;pages&gt;22-30&lt;/pages&gt;&lt;number&gt;5&lt;/number&gt;&lt;dates&gt;&lt;year&gt;1995&lt;/year&gt;&lt;/dates&gt;&lt;isbn&gt;0272-1732&lt;/isbn&gt;&lt;urls&gt;&lt;/urls&gt;&lt;/record&gt;&lt;/Cite&gt;&lt;/EndNote&gt;</w:instrText>
      </w:r>
      <w:r w:rsidR="00EF3AFD">
        <w:fldChar w:fldCharType="end"/>
      </w:r>
    </w:p>
    <w:p w14:paraId="73D9BDD9" w14:textId="77777777" w:rsidR="00631A64" w:rsidRDefault="00631A64" w:rsidP="00631A64">
      <w:pPr>
        <w:pStyle w:val="EndNoteBibliography"/>
        <w:ind w:left="720" w:hanging="720"/>
      </w:pPr>
    </w:p>
    <w:p w14:paraId="741934EE" w14:textId="5DEEA607" w:rsidR="00631A64" w:rsidRDefault="00631A64">
      <w:pPr>
        <w:rPr>
          <w:rFonts w:ascii="Times New Roman" w:hAnsi="Times New Roman" w:cs="Times New Roman"/>
          <w:noProof/>
        </w:rPr>
      </w:pPr>
      <w:r>
        <w:rPr>
          <w:noProof/>
        </w:rPr>
        <mc:AlternateContent>
          <mc:Choice Requires="wpg">
            <w:drawing>
              <wp:anchor distT="0" distB="0" distL="114300" distR="114300" simplePos="0" relativeHeight="251658240" behindDoc="0" locked="0" layoutInCell="1" allowOverlap="1" wp14:anchorId="7EB7F974" wp14:editId="00084353">
                <wp:simplePos x="0" y="0"/>
                <wp:positionH relativeFrom="column">
                  <wp:posOffset>889000</wp:posOffset>
                </wp:positionH>
                <wp:positionV relativeFrom="paragraph">
                  <wp:posOffset>4212590</wp:posOffset>
                </wp:positionV>
                <wp:extent cx="2536825" cy="3018790"/>
                <wp:effectExtent l="0" t="0" r="0" b="0"/>
                <wp:wrapTopAndBottom/>
                <wp:docPr id="5" name="Group 5"/>
                <wp:cNvGraphicFramePr/>
                <a:graphic xmlns:a="http://schemas.openxmlformats.org/drawingml/2006/main">
                  <a:graphicData uri="http://schemas.microsoft.com/office/word/2010/wordprocessingGroup">
                    <wpg:wgp>
                      <wpg:cNvGrpSpPr/>
                      <wpg:grpSpPr>
                        <a:xfrm>
                          <a:off x="0" y="0"/>
                          <a:ext cx="2536825" cy="3018790"/>
                          <a:chOff x="0" y="0"/>
                          <a:chExt cx="2536825" cy="3018790"/>
                        </a:xfrm>
                      </wpg:grpSpPr>
                      <pic:pic xmlns:pic="http://schemas.openxmlformats.org/drawingml/2006/picture">
                        <pic:nvPicPr>
                          <pic:cNvPr id="3" name="Picture 3" descr="https://image.slidesharecdn.com/aaetc2v00architecture-150604164237-lva1-app6891/95/arm-aae-architecture-15-638.jpg?cb=1433436223"/>
                          <pic:cNvPicPr>
                            <a:picLocks noChangeAspect="1"/>
                          </pic:cNvPicPr>
                        </pic:nvPicPr>
                        <pic:blipFill rotWithShape="1">
                          <a:blip r:embed="rId24">
                            <a:extLst>
                              <a:ext uri="{BEBA8EAE-BF5A-486C-A8C5-ECC9F3942E4B}">
                                <a14:imgProps xmlns:a14="http://schemas.microsoft.com/office/drawing/2010/main">
                                  <a14:imgLayer r:embed="rId25">
                                    <a14:imgEffect>
                                      <a14:backgroundRemoval t="23124" b="75051" l="7210" r="46552">
                                        <a14:foregroundMark x1="11442" y1="23732" x2="36834" y2="23124"/>
                                        <a14:foregroundMark x1="36834" y1="23124" x2="43574" y2="23124"/>
                                        <a14:foregroundMark x1="46552" y1="28600" x2="46082" y2="70791"/>
                                        <a14:foregroundMark x1="43574" y1="75051" x2="7210" y2="73428"/>
                                      </a14:backgroundRemoval>
                                    </a14:imgEffect>
                                    <a14:imgEffect>
                                      <a14:saturation sat="0"/>
                                    </a14:imgEffect>
                                  </a14:imgLayer>
                                </a14:imgProps>
                              </a:ext>
                              <a:ext uri="{28A0092B-C50C-407E-A947-70E740481C1C}">
                                <a14:useLocalDpi xmlns:a14="http://schemas.microsoft.com/office/drawing/2010/main" val="0"/>
                              </a:ext>
                            </a:extLst>
                          </a:blip>
                          <a:srcRect l="5131" t="21233" r="52164" b="24007"/>
                          <a:stretch/>
                        </pic:blipFill>
                        <pic:spPr bwMode="auto">
                          <a:xfrm>
                            <a:off x="0" y="0"/>
                            <a:ext cx="2536825" cy="2513965"/>
                          </a:xfrm>
                          <a:prstGeom prst="rect">
                            <a:avLst/>
                          </a:prstGeom>
                          <a:noFill/>
                          <a:ln>
                            <a:noFill/>
                          </a:ln>
                          <a:extLst>
                            <a:ext uri="{53640926-AAD7-44D8-BBD7-CCE9431645EC}">
                              <a14:shadowObscured xmlns:a14="http://schemas.microsoft.com/office/drawing/2010/main"/>
                            </a:ext>
                          </a:extLst>
                        </pic:spPr>
                      </pic:pic>
                      <wps:wsp>
                        <wps:cNvPr id="4" name="Text Box 4"/>
                        <wps:cNvSpPr txBox="1"/>
                        <wps:spPr>
                          <a:xfrm>
                            <a:off x="0" y="2570480"/>
                            <a:ext cx="2536825" cy="448310"/>
                          </a:xfrm>
                          <a:prstGeom prst="rect">
                            <a:avLst/>
                          </a:prstGeom>
                          <a:solidFill>
                            <a:prstClr val="white"/>
                          </a:solidFill>
                          <a:ln>
                            <a:noFill/>
                          </a:ln>
                        </wps:spPr>
                        <wps:txbx>
                          <w:txbxContent>
                            <w:p w14:paraId="54A4D63B" w14:textId="1B3BB0E3" w:rsidR="00EF3AFD" w:rsidRPr="0086561B" w:rsidRDefault="00EF3AFD" w:rsidP="00B26CA4">
                              <w:pPr>
                                <w:pStyle w:val="Caption"/>
                                <w:jc w:val="center"/>
                                <w:rPr>
                                  <w:noProof/>
                                </w:rPr>
                              </w:pPr>
                              <w:bookmarkStart w:id="26" w:name="_Toc523133493"/>
                              <w:bookmarkStart w:id="27" w:name="_Toc523133847"/>
                              <w:r>
                                <w:t xml:space="preserve">Figure </w:t>
                              </w:r>
                              <w:r>
                                <w:rPr>
                                  <w:noProof/>
                                </w:rPr>
                                <w:fldChar w:fldCharType="begin"/>
                              </w:r>
                              <w:r>
                                <w:rPr>
                                  <w:noProof/>
                                </w:rPr>
                                <w:instrText xml:space="preserve"> SEQ Figure \* ARABIC </w:instrText>
                              </w:r>
                              <w:r>
                                <w:rPr>
                                  <w:noProof/>
                                </w:rPr>
                                <w:fldChar w:fldCharType="separate"/>
                              </w:r>
                              <w:r w:rsidR="00BE0489">
                                <w:rPr>
                                  <w:noProof/>
                                </w:rPr>
                                <w:t>5</w:t>
                              </w:r>
                              <w:r>
                                <w:rPr>
                                  <w:noProof/>
                                </w:rPr>
                                <w:fldChar w:fldCharType="end"/>
                              </w:r>
                              <w:r>
                                <w:t xml:space="preserve">:ARM7TDMI Architecture </w:t>
                              </w:r>
                              <w:r>
                                <w:fldChar w:fldCharType="begin"/>
                              </w:r>
                              <w:r w:rsidR="00D50D76">
                                <w:instrText xml:space="preserve"> ADDIN EN.CITE &lt;EndNote&gt;&lt;Cite&gt;&lt;Year&gt;2012&lt;/Year&gt;&lt;RecNum&gt;8&lt;/RecNum&gt;&lt;IDText&gt;Architecture&lt;/IDText&gt;&lt;DisplayText&gt;(Techcon, 2012)&lt;/DisplayText&gt;&lt;record&gt;&lt;rec-number&gt;8&lt;/rec-number&gt;&lt;foreign-keys&gt;&lt;key app="EN" db-id="sztd0aewezsrs7e2rpaparrvv2vawsezsfp0" timestamp="1535265941"&gt;8&lt;/key&gt;&lt;/foreign-keys&gt;&lt;ref-type name="Conference Proceedings"&gt;10&lt;/ref-type&gt;&lt;contributors&gt;&lt;authors&gt;&lt;author&gt;Techcon&lt;/author&gt;&lt;/authors&gt;&lt;/contributors&gt;&lt;titles&gt;&lt;title&gt;Architecture&lt;/title&gt;&lt;/titles&gt;&lt;dates&gt;&lt;year&gt;2012&lt;/year&gt;&lt;/dates&gt;&lt;pub-location&gt;Sydney&lt;/pub-location&gt;&lt;publisher&gt;Techcon&lt;/publisher&gt;&lt;urls&gt;&lt;/urls&gt;&lt;/record&gt;&lt;/Cite&gt;&lt;/EndNote&gt;</w:instrText>
                              </w:r>
                              <w:r>
                                <w:fldChar w:fldCharType="separate"/>
                              </w:r>
                              <w:r w:rsidR="00D50D76">
                                <w:rPr>
                                  <w:noProof/>
                                </w:rPr>
                                <w:t>(Techcon, 2012)</w:t>
                              </w:r>
                              <w:bookmarkEnd w:id="26"/>
                              <w:bookmarkEnd w:id="2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EB7F974" id="Group 5" o:spid="_x0000_s1038" style="position:absolute;left:0;text-align:left;margin-left:70pt;margin-top:331.7pt;width:199.75pt;height:237.7pt;z-index:251658240" coordsize="25368,301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">
                <v:shape id="Picture 3" o:spid="_x0000_s1039" type="#_x0000_t75" alt="https://image.slidesharecdn.com/aaetc2v00architecture-150604164237-lva1-app6891/95/arm-aae-architecture-15-638.jpg?cb=1433436223" style="position:absolute;width:25368;height:25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">
                  <v:imagedata r:id="rId26" o:title="arm-aae-architecture-15-638" croptop="13915f" cropbottom="15733f" cropleft="3363f" cropright="34186f"/>
                </v:shape>
                <v:shape id="Text Box 4" o:spid="_x0000_s1040" type="#_x0000_t202" style="position:absolute;top:25704;width:25368;height:4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14:paraId="54A4D63B" w14:textId="1B3BB0E3" w:rsidR="00EF3AFD" w:rsidRPr="0086561B" w:rsidRDefault="00EF3AFD" w:rsidP="00B26CA4">
                        <w:pPr>
                          <w:pStyle w:val="Caption"/>
                          <w:jc w:val="center"/>
                          <w:rPr>
                            <w:noProof/>
                          </w:rPr>
                        </w:pPr>
                        <w:bookmarkStart w:id="28" w:name="_Toc523133493"/>
                        <w:bookmarkStart w:id="29" w:name="_Toc523133847"/>
                        <w:r>
                          <w:t xml:space="preserve">Figure </w:t>
                        </w:r>
                        <w:r>
                          <w:rPr>
                            <w:noProof/>
                          </w:rPr>
                          <w:fldChar w:fldCharType="begin"/>
                        </w:r>
                        <w:r>
                          <w:rPr>
                            <w:noProof/>
                          </w:rPr>
                          <w:instrText xml:space="preserve"> SEQ Figure \* ARABIC </w:instrText>
                        </w:r>
                        <w:r>
                          <w:rPr>
                            <w:noProof/>
                          </w:rPr>
                          <w:fldChar w:fldCharType="separate"/>
                        </w:r>
                        <w:r w:rsidR="00BE0489">
                          <w:rPr>
                            <w:noProof/>
                          </w:rPr>
                          <w:t>5</w:t>
                        </w:r>
                        <w:r>
                          <w:rPr>
                            <w:noProof/>
                          </w:rPr>
                          <w:fldChar w:fldCharType="end"/>
                        </w:r>
                        <w:r>
                          <w:t xml:space="preserve">:ARM7TDMI Architecture </w:t>
                        </w:r>
                        <w:r>
                          <w:fldChar w:fldCharType="begin"/>
                        </w:r>
                        <w:r w:rsidR="00D50D76">
                          <w:instrText xml:space="preserve"> ADDIN EN.CITE &lt;EndNote&gt;&lt;Cite&gt;&lt;Year&gt;2012&lt;/Year&gt;&lt;RecNum&gt;8&lt;/RecNum&gt;&lt;IDText&gt;Architecture&lt;/IDText&gt;&lt;DisplayText&gt;(Techcon, 2012)&lt;/DisplayText&gt;&lt;record&gt;&lt;rec-number&gt;8&lt;/rec-number&gt;&lt;foreign-keys&gt;&lt;key app="EN" db-id="sztd0aewezsrs7e2rpaparrvv2vawsezsfp0" timestamp="1535265941"&gt;8&lt;/key&gt;&lt;/foreign-keys&gt;&lt;ref-type name="Conference Proceedings"&gt;10&lt;/ref-type&gt;&lt;contributors&gt;&lt;authors&gt;&lt;author&gt;Techcon&lt;/author&gt;&lt;/authors&gt;&lt;/contributors&gt;&lt;titles&gt;&lt;title&gt;Architecture&lt;/title&gt;&lt;/titles&gt;&lt;dates&gt;&lt;year&gt;2012&lt;/year&gt;&lt;/dates&gt;&lt;pub-location&gt;Sydney&lt;/pub-location&gt;&lt;publisher&gt;Techcon&lt;/publisher&gt;&lt;urls&gt;&lt;/urls&gt;&lt;/record&gt;&lt;/Cite&gt;&lt;/EndNote&gt;</w:instrText>
                        </w:r>
                        <w:r>
                          <w:fldChar w:fldCharType="separate"/>
                        </w:r>
                        <w:r w:rsidR="00D50D76">
                          <w:rPr>
                            <w:noProof/>
                          </w:rPr>
                          <w:t>(Techcon, 2012)</w:t>
                        </w:r>
                        <w:bookmarkEnd w:id="28"/>
                        <w:bookmarkEnd w:id="29"/>
                        <w:r>
                          <w:fldChar w:fldCharType="end"/>
                        </w:r>
                      </w:p>
                    </w:txbxContent>
                  </v:textbox>
                </v:shape>
                <w10:wrap type="topAndBottom"/>
              </v:group>
            </w:pict>
          </mc:Fallback>
        </mc:AlternateContent>
      </w:r>
      <w:r>
        <w:br w:type="page"/>
      </w:r>
    </w:p>
    <w:p w14:paraId="08EF2E0F" w14:textId="768251FB" w:rsidR="00631A64" w:rsidRDefault="00631A64">
      <w:pPr>
        <w:rPr>
          <w:rFonts w:asciiTheme="majorHAnsi" w:eastAsiaTheme="majorEastAsia" w:hAnsiTheme="majorHAnsi" w:cstheme="majorBidi"/>
        </w:rPr>
      </w:pPr>
      <w:r>
        <w:lastRenderedPageBreak/>
        <w:br w:type="page"/>
      </w:r>
    </w:p>
    <w:p w14:paraId="4D22FAC8" w14:textId="7D824071" w:rsidR="00631A64" w:rsidRDefault="00631A64" w:rsidP="00631A64">
      <w:pPr>
        <w:pStyle w:val="Title"/>
      </w:pPr>
      <w:r>
        <w:lastRenderedPageBreak/>
        <w:t>BIBLIOGRAPHY</w:t>
      </w:r>
    </w:p>
    <w:p w14:paraId="24E33EED" w14:textId="4AB25A44" w:rsidR="008D32FB" w:rsidRPr="008D32FB" w:rsidRDefault="00EF3AFD" w:rsidP="008D32FB">
      <w:pPr>
        <w:pStyle w:val="EndNoteBibliography"/>
        <w:ind w:left="720" w:hanging="720"/>
      </w:pPr>
      <w:r>
        <w:fldChar w:fldCharType="begin"/>
      </w:r>
      <w:r>
        <w:instrText xml:space="preserve"> ADDIN EN.REFLIST </w:instrText>
      </w:r>
      <w:r>
        <w:fldChar w:fldCharType="separate"/>
      </w:r>
      <w:r w:rsidR="008D32FB" w:rsidRPr="008D32FB">
        <w:t xml:space="preserve">ATMEL. 2004. ARM7TDMI Technical Reference Manual. </w:t>
      </w:r>
      <w:r w:rsidR="008D32FB" w:rsidRPr="008D32FB">
        <w:rPr>
          <w:i/>
        </w:rPr>
        <w:t xml:space="preserve">Infocentre ARM </w:t>
      </w:r>
      <w:r w:rsidR="008D32FB" w:rsidRPr="008D32FB">
        <w:t xml:space="preserve">[Online]. Available: </w:t>
      </w:r>
      <w:hyperlink r:id="rId27" w:history="1">
        <w:r w:rsidR="008D32FB" w:rsidRPr="008D32FB">
          <w:rPr>
            <w:rStyle w:val="Hyperlink"/>
          </w:rPr>
          <w:t>http://infocenter.arm.com/help/index.jsp?topic=/com.arm.doc.ddi0210c/CACBCAAE.html</w:t>
        </w:r>
      </w:hyperlink>
      <w:r w:rsidR="008D32FB" w:rsidRPr="008D32FB">
        <w:t>.</w:t>
      </w:r>
    </w:p>
    <w:p w14:paraId="228F303B" w14:textId="77777777" w:rsidR="008D32FB" w:rsidRPr="008D32FB" w:rsidRDefault="008D32FB" w:rsidP="008D32FB">
      <w:pPr>
        <w:pStyle w:val="EndNoteBibliography"/>
        <w:ind w:left="720" w:hanging="720"/>
      </w:pPr>
      <w:r w:rsidRPr="008D32FB">
        <w:t xml:space="preserve">BONG-HO, K. 1998. Introduction to Thumb. </w:t>
      </w:r>
      <w:r w:rsidRPr="008D32FB">
        <w:rPr>
          <w:i/>
        </w:rPr>
        <w:t>Characteristics of ARM Processor</w:t>
      </w:r>
      <w:r w:rsidRPr="008D32FB">
        <w:rPr>
          <w:b/>
        </w:rPr>
        <w:t>,</w:t>
      </w:r>
      <w:r w:rsidRPr="008D32FB">
        <w:t xml:space="preserve"> 2-10.</w:t>
      </w:r>
    </w:p>
    <w:p w14:paraId="7B8A51A1" w14:textId="77777777" w:rsidR="008D32FB" w:rsidRPr="008D32FB" w:rsidRDefault="008D32FB" w:rsidP="008D32FB">
      <w:pPr>
        <w:pStyle w:val="EndNoteBibliography"/>
        <w:ind w:left="720" w:hanging="720"/>
      </w:pPr>
      <w:r w:rsidRPr="008D32FB">
        <w:t xml:space="preserve">DIBA, M. 2014. ARM Arithmetic and Bitweise Instructions. </w:t>
      </w:r>
      <w:r w:rsidRPr="008D32FB">
        <w:rPr>
          <w:i/>
        </w:rPr>
        <w:t>Computer Organization and Systems Programming</w:t>
      </w:r>
      <w:r w:rsidRPr="008D32FB">
        <w:rPr>
          <w:b/>
        </w:rPr>
        <w:t>,</w:t>
      </w:r>
      <w:r w:rsidRPr="008D32FB">
        <w:t xml:space="preserve"> 5-20.</w:t>
      </w:r>
    </w:p>
    <w:p w14:paraId="040490EC" w14:textId="77777777" w:rsidR="008D32FB" w:rsidRPr="008D32FB" w:rsidRDefault="008D32FB" w:rsidP="008D32FB">
      <w:pPr>
        <w:pStyle w:val="EndNoteBibliography"/>
        <w:ind w:left="720" w:hanging="720"/>
      </w:pPr>
      <w:r w:rsidRPr="008D32FB">
        <w:t xml:space="preserve">MCDERMOTT, M. 2008. The ARM Instruction Set Architecture. </w:t>
      </w:r>
      <w:r w:rsidRPr="008D32FB">
        <w:rPr>
          <w:i/>
        </w:rPr>
        <w:t>The University of Texas at Austin</w:t>
      </w:r>
      <w:r w:rsidRPr="008D32FB">
        <w:rPr>
          <w:b/>
        </w:rPr>
        <w:t>,</w:t>
      </w:r>
      <w:r w:rsidRPr="008D32FB">
        <w:t xml:space="preserve"> 2-2.</w:t>
      </w:r>
    </w:p>
    <w:p w14:paraId="5BC4670F" w14:textId="77777777" w:rsidR="008D32FB" w:rsidRPr="008D32FB" w:rsidRDefault="008D32FB" w:rsidP="008D32FB">
      <w:pPr>
        <w:pStyle w:val="EndNoteBibliography"/>
        <w:ind w:left="720" w:hanging="720"/>
      </w:pPr>
      <w:r w:rsidRPr="008D32FB">
        <w:t>SEGARS, S., CLARKE, K. &amp; GOUDGE, L. J. I. M. 1995. Embedded control problems, Thumb, and the ARM7TDMI. 22-30.</w:t>
      </w:r>
    </w:p>
    <w:p w14:paraId="154A4862" w14:textId="77777777" w:rsidR="008D32FB" w:rsidRPr="008D32FB" w:rsidRDefault="008D32FB" w:rsidP="008D32FB">
      <w:pPr>
        <w:pStyle w:val="EndNoteBibliography"/>
        <w:ind w:left="720" w:hanging="720"/>
      </w:pPr>
      <w:r w:rsidRPr="008D32FB">
        <w:t>SHEE, S. L. 2004. The ARM Architecture. Sydney: UNSW.</w:t>
      </w:r>
    </w:p>
    <w:p w14:paraId="4C8280AD" w14:textId="77777777" w:rsidR="008D32FB" w:rsidRPr="008D32FB" w:rsidRDefault="008D32FB" w:rsidP="008D32FB">
      <w:pPr>
        <w:pStyle w:val="EndNoteBibliography"/>
        <w:ind w:left="720" w:hanging="720"/>
      </w:pPr>
      <w:r w:rsidRPr="008D32FB">
        <w:t xml:space="preserve">SUH, P. T. 2015. Arm Instructions I. </w:t>
      </w:r>
      <w:r w:rsidRPr="008D32FB">
        <w:rPr>
          <w:i/>
        </w:rPr>
        <w:t>Computer Science Engineering, Korea University</w:t>
      </w:r>
      <w:r w:rsidRPr="008D32FB">
        <w:rPr>
          <w:b/>
        </w:rPr>
        <w:t>,</w:t>
      </w:r>
      <w:r w:rsidRPr="008D32FB">
        <w:t xml:space="preserve"> 5.</w:t>
      </w:r>
    </w:p>
    <w:p w14:paraId="26638AEB" w14:textId="77777777" w:rsidR="008D32FB" w:rsidRPr="008D32FB" w:rsidRDefault="008D32FB" w:rsidP="008D32FB">
      <w:pPr>
        <w:pStyle w:val="EndNoteBibliography"/>
        <w:ind w:left="720" w:hanging="720"/>
      </w:pPr>
      <w:r w:rsidRPr="008D32FB">
        <w:t>TECHCON. Architecture. 2012 Sydney. Techcon.</w:t>
      </w:r>
    </w:p>
    <w:p w14:paraId="695E8221" w14:textId="792D0308" w:rsidR="00EF3AFD" w:rsidRDefault="00EF3AFD" w:rsidP="00B26CA4">
      <w:pPr>
        <w:pStyle w:val="TableFigure"/>
      </w:pPr>
      <w:r>
        <w:fldChar w:fldCharType="end"/>
      </w:r>
    </w:p>
    <w:sectPr w:rsidR="00EF3AFD" w:rsidSect="0025408F">
      <w:footnotePr>
        <w:pos w:val="beneathText"/>
      </w:footnotePr>
      <w:type w:val="continuous"/>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7E084C" w14:textId="77777777" w:rsidR="00F30B0D" w:rsidRDefault="00F30B0D">
      <w:pPr>
        <w:spacing w:line="240" w:lineRule="auto"/>
      </w:pPr>
      <w:r>
        <w:separator/>
      </w:r>
    </w:p>
    <w:p w14:paraId="071117AB" w14:textId="77777777" w:rsidR="00F30B0D" w:rsidRDefault="00F30B0D"/>
  </w:endnote>
  <w:endnote w:type="continuationSeparator" w:id="0">
    <w:p w14:paraId="7B943794" w14:textId="77777777" w:rsidR="00F30B0D" w:rsidRDefault="00F30B0D">
      <w:pPr>
        <w:spacing w:line="240" w:lineRule="auto"/>
      </w:pPr>
      <w:r>
        <w:continuationSeparator/>
      </w:r>
    </w:p>
    <w:p w14:paraId="002525FA" w14:textId="77777777" w:rsidR="00F30B0D" w:rsidRDefault="00F30B0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B06D26" w14:textId="77777777" w:rsidR="00F30B0D" w:rsidRDefault="00F30B0D">
      <w:pPr>
        <w:spacing w:line="240" w:lineRule="auto"/>
      </w:pPr>
      <w:r>
        <w:separator/>
      </w:r>
    </w:p>
    <w:p w14:paraId="7C581A9A" w14:textId="77777777" w:rsidR="00F30B0D" w:rsidRDefault="00F30B0D"/>
  </w:footnote>
  <w:footnote w:type="continuationSeparator" w:id="0">
    <w:p w14:paraId="6156B613" w14:textId="77777777" w:rsidR="00F30B0D" w:rsidRDefault="00F30B0D">
      <w:pPr>
        <w:spacing w:line="240" w:lineRule="auto"/>
      </w:pPr>
      <w:r>
        <w:continuationSeparator/>
      </w:r>
    </w:p>
    <w:p w14:paraId="5693DFA7" w14:textId="77777777" w:rsidR="00F30B0D" w:rsidRDefault="00F30B0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66B7E9" w14:textId="7C624DD2" w:rsidR="00EF3AFD" w:rsidRDefault="00F30B0D">
    <w:pPr>
      <w:pStyle w:val="Header"/>
    </w:pPr>
    <w:sdt>
      <w:sdtPr>
        <w:rPr>
          <w:rStyle w:val="Strong"/>
        </w:rPr>
        <w:alias w:val="Running head"/>
        <w:tag w:val=""/>
        <w:id w:val="12739865"/>
        <w:placeholder>
          <w:docPart w:val="213028AAFEFE4EC3B4AEA3D0821FAFF7"/>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F3AFD">
          <w:rPr>
            <w:rStyle w:val="Strong"/>
          </w:rPr>
          <w:t>The ARM Instruction Set Architecture</w:t>
        </w:r>
      </w:sdtContent>
    </w:sdt>
    <w:r w:rsidR="00EF3AFD">
      <w:rPr>
        <w:rStyle w:val="Strong"/>
      </w:rPr>
      <w:ptab w:relativeTo="margin" w:alignment="right" w:leader="none"/>
    </w:r>
    <w:r w:rsidR="00EF3AFD">
      <w:rPr>
        <w:rStyle w:val="Strong"/>
      </w:rPr>
      <w:fldChar w:fldCharType="begin"/>
    </w:r>
    <w:r w:rsidR="00EF3AFD">
      <w:rPr>
        <w:rStyle w:val="Strong"/>
      </w:rPr>
      <w:instrText xml:space="preserve"> PAGE   \* MERGEFORMAT </w:instrText>
    </w:r>
    <w:r w:rsidR="00EF3AFD">
      <w:rPr>
        <w:rStyle w:val="Strong"/>
      </w:rPr>
      <w:fldChar w:fldCharType="separate"/>
    </w:r>
    <w:r w:rsidR="00EF3AFD">
      <w:rPr>
        <w:rStyle w:val="Strong"/>
        <w:noProof/>
      </w:rPr>
      <w:t>8</w:t>
    </w:r>
    <w:r w:rsidR="00EF3AFD">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DB9579" w14:textId="500E6D21" w:rsidR="00EF3AFD" w:rsidRDefault="00F30B0D">
    <w:pPr>
      <w:pStyle w:val="Header"/>
      <w:rPr>
        <w:rStyle w:val="Strong"/>
      </w:rPr>
    </w:pPr>
    <w:sdt>
      <w:sdtPr>
        <w:rPr>
          <w:caps/>
        </w:rPr>
        <w:alias w:val="Running head"/>
        <w:tag w:val=""/>
        <w:id w:val="-696842620"/>
        <w:placeholder>
          <w:docPart w:val="D5EB1C87C78549CC9ADABA65AF852994"/>
        </w:placeholder>
        <w:dataBinding w:prefixMappings="xmlns:ns0='http://schemas.microsoft.com/office/2006/coverPageProps' " w:xpath="/ns0:CoverPageProperties[1]/ns0:Abstract[1]" w:storeItemID="{55AF091B-3C7A-41E3-B477-F2FDAA23CFDA}"/>
        <w15:appearance w15:val="hidden"/>
        <w:text/>
      </w:sdtPr>
      <w:sdtEndPr>
        <w:rPr>
          <w:caps w:val="0"/>
        </w:rPr>
      </w:sdtEndPr>
      <w:sdtContent>
        <w:r w:rsidR="00EF3AFD">
          <w:rPr>
            <w:caps/>
          </w:rPr>
          <w:t>The ARM Instruction Set Architecture</w:t>
        </w:r>
      </w:sdtContent>
    </w:sdt>
    <w:r w:rsidR="00EF3AFD">
      <w:rPr>
        <w:rStyle w:val="Strong"/>
      </w:rPr>
      <w:ptab w:relativeTo="margin" w:alignment="right" w:leader="none"/>
    </w:r>
    <w:r w:rsidR="00EF3AFD">
      <w:rPr>
        <w:rStyle w:val="Strong"/>
      </w:rPr>
      <w:fldChar w:fldCharType="begin"/>
    </w:r>
    <w:r w:rsidR="00EF3AFD">
      <w:rPr>
        <w:rStyle w:val="Strong"/>
      </w:rPr>
      <w:instrText xml:space="preserve"> PAGE   \* MERGEFORMAT </w:instrText>
    </w:r>
    <w:r w:rsidR="00EF3AFD">
      <w:rPr>
        <w:rStyle w:val="Strong"/>
      </w:rPr>
      <w:fldChar w:fldCharType="separate"/>
    </w:r>
    <w:r w:rsidR="00EF3AFD">
      <w:rPr>
        <w:rStyle w:val="Strong"/>
        <w:noProof/>
      </w:rPr>
      <w:t>1</w:t>
    </w:r>
    <w:r w:rsidR="00EF3AFD">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AA93535"/>
    <w:multiLevelType w:val="hybridMultilevel"/>
    <w:tmpl w:val="3252FE34"/>
    <w:lvl w:ilvl="0" w:tplc="8B54B0E0">
      <w:numFmt w:val="bullet"/>
      <w:lvlText w:val="-"/>
      <w:lvlJc w:val="left"/>
      <w:pPr>
        <w:ind w:left="1080" w:hanging="360"/>
      </w:pPr>
      <w:rPr>
        <w:rFonts w:ascii="Times New Roman" w:eastAsiaTheme="minorEastAsia"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4"/>
  </w:num>
  <w:num w:numId="13">
    <w:abstractNumId w:val="11"/>
  </w:num>
  <w:num w:numId="14">
    <w:abstractNumId w:val="10"/>
  </w:num>
  <w:num w:numId="15">
    <w:abstractNumId w:val="13"/>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td0aewezsrs7e2rpaparrvv2vawsezsfp0&quot;&gt;Reference Library&lt;record-ids&gt;&lt;item&gt;1&lt;/item&gt;&lt;item&gt;2&lt;/item&gt;&lt;item&gt;3&lt;/item&gt;&lt;item&gt;4&lt;/item&gt;&lt;item&gt;5&lt;/item&gt;&lt;item&gt;6&lt;/item&gt;&lt;item&gt;8&lt;/item&gt;&lt;item&gt;10&lt;/item&gt;&lt;/record-ids&gt;&lt;/item&gt;&lt;/Libraries&gt;"/>
  </w:docVars>
  <w:rsids>
    <w:rsidRoot w:val="001C439F"/>
    <w:rsid w:val="00004FDF"/>
    <w:rsid w:val="00022B43"/>
    <w:rsid w:val="000D3F41"/>
    <w:rsid w:val="000E6A6B"/>
    <w:rsid w:val="000F31AD"/>
    <w:rsid w:val="00124858"/>
    <w:rsid w:val="00143B91"/>
    <w:rsid w:val="00155F9F"/>
    <w:rsid w:val="001C439F"/>
    <w:rsid w:val="002330D1"/>
    <w:rsid w:val="0025408F"/>
    <w:rsid w:val="002964C4"/>
    <w:rsid w:val="00355DCA"/>
    <w:rsid w:val="00366D72"/>
    <w:rsid w:val="0039563C"/>
    <w:rsid w:val="003B3CFC"/>
    <w:rsid w:val="004D17E8"/>
    <w:rsid w:val="00551A02"/>
    <w:rsid w:val="005523C7"/>
    <w:rsid w:val="005534FA"/>
    <w:rsid w:val="00556E56"/>
    <w:rsid w:val="00582604"/>
    <w:rsid w:val="005B5F8B"/>
    <w:rsid w:val="005D0B72"/>
    <w:rsid w:val="005D30A4"/>
    <w:rsid w:val="005D3A03"/>
    <w:rsid w:val="00631A64"/>
    <w:rsid w:val="006C0D90"/>
    <w:rsid w:val="006D0AA9"/>
    <w:rsid w:val="00756702"/>
    <w:rsid w:val="00793E47"/>
    <w:rsid w:val="00797E0E"/>
    <w:rsid w:val="007C1F8A"/>
    <w:rsid w:val="008002C0"/>
    <w:rsid w:val="00846321"/>
    <w:rsid w:val="0087155D"/>
    <w:rsid w:val="008A38EA"/>
    <w:rsid w:val="008C1F5A"/>
    <w:rsid w:val="008C49E4"/>
    <w:rsid w:val="008C5323"/>
    <w:rsid w:val="008D32FB"/>
    <w:rsid w:val="008E140D"/>
    <w:rsid w:val="008F206D"/>
    <w:rsid w:val="008F6674"/>
    <w:rsid w:val="00975111"/>
    <w:rsid w:val="00983542"/>
    <w:rsid w:val="00990C30"/>
    <w:rsid w:val="009A6A3B"/>
    <w:rsid w:val="00A10A93"/>
    <w:rsid w:val="00A81DB2"/>
    <w:rsid w:val="00B823AA"/>
    <w:rsid w:val="00BA45DB"/>
    <w:rsid w:val="00BA71E9"/>
    <w:rsid w:val="00BE0489"/>
    <w:rsid w:val="00BF4184"/>
    <w:rsid w:val="00C0601E"/>
    <w:rsid w:val="00C31D30"/>
    <w:rsid w:val="00CA51A9"/>
    <w:rsid w:val="00CD6E39"/>
    <w:rsid w:val="00CF2CE5"/>
    <w:rsid w:val="00CF6E91"/>
    <w:rsid w:val="00D457DC"/>
    <w:rsid w:val="00D50D76"/>
    <w:rsid w:val="00D85B68"/>
    <w:rsid w:val="00DA3935"/>
    <w:rsid w:val="00E5595B"/>
    <w:rsid w:val="00E57420"/>
    <w:rsid w:val="00E6004D"/>
    <w:rsid w:val="00E81978"/>
    <w:rsid w:val="00EF3AFD"/>
    <w:rsid w:val="00F30B0D"/>
    <w:rsid w:val="00F379B7"/>
    <w:rsid w:val="00F461ED"/>
    <w:rsid w:val="00F525FA"/>
    <w:rsid w:val="00FA24B9"/>
    <w:rsid w:val="00FD254F"/>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3CB078"/>
  <w15:chartTrackingRefBased/>
  <w15:docId w15:val="{D0F42AC4-3BDB-41A7-8226-71F472F96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4"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EndNoteBibliographyTitle">
    <w:name w:val="EndNote Bibliography Title"/>
    <w:basedOn w:val="Normal"/>
    <w:link w:val="EndNoteBibliographyTitleChar"/>
    <w:rsid w:val="00EF3AFD"/>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F3AFD"/>
    <w:rPr>
      <w:rFonts w:ascii="Times New Roman" w:hAnsi="Times New Roman" w:cs="Times New Roman"/>
      <w:noProof/>
      <w:kern w:val="24"/>
    </w:rPr>
  </w:style>
  <w:style w:type="paragraph" w:customStyle="1" w:styleId="EndNoteBibliography">
    <w:name w:val="EndNote Bibliography"/>
    <w:basedOn w:val="Normal"/>
    <w:link w:val="EndNoteBibliographyChar"/>
    <w:rsid w:val="00EF3AFD"/>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F3AFD"/>
    <w:rPr>
      <w:rFonts w:ascii="Times New Roman" w:hAnsi="Times New Roman" w:cs="Times New Roman"/>
      <w:noProof/>
      <w:kern w:val="24"/>
    </w:rPr>
  </w:style>
  <w:style w:type="character" w:styleId="Hyperlink">
    <w:name w:val="Hyperlink"/>
    <w:basedOn w:val="DefaultParagraphFont"/>
    <w:uiPriority w:val="99"/>
    <w:unhideWhenUsed/>
    <w:rsid w:val="00EF3AFD"/>
    <w:rPr>
      <w:color w:val="5F5F5F" w:themeColor="hyperlink"/>
      <w:u w:val="single"/>
    </w:rPr>
  </w:style>
  <w:style w:type="character" w:styleId="UnresolvedMention">
    <w:name w:val="Unresolved Mention"/>
    <w:basedOn w:val="DefaultParagraphFont"/>
    <w:uiPriority w:val="99"/>
    <w:semiHidden/>
    <w:unhideWhenUsed/>
    <w:rsid w:val="00EF3AFD"/>
    <w:rPr>
      <w:color w:val="605E5C"/>
      <w:shd w:val="clear" w:color="auto" w:fill="E1DFDD"/>
    </w:rPr>
  </w:style>
  <w:style w:type="paragraph" w:styleId="TOC1">
    <w:name w:val="toc 1"/>
    <w:basedOn w:val="Normal"/>
    <w:next w:val="Normal"/>
    <w:autoRedefine/>
    <w:uiPriority w:val="39"/>
    <w:unhideWhenUsed/>
    <w:rsid w:val="006C0D90"/>
    <w:pPr>
      <w:spacing w:after="100"/>
    </w:pPr>
  </w:style>
  <w:style w:type="paragraph" w:styleId="TOC2">
    <w:name w:val="toc 2"/>
    <w:basedOn w:val="Normal"/>
    <w:next w:val="Normal"/>
    <w:autoRedefine/>
    <w:uiPriority w:val="39"/>
    <w:unhideWhenUsed/>
    <w:rsid w:val="006C0D90"/>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3038">
      <w:bodyDiv w:val="1"/>
      <w:marLeft w:val="0"/>
      <w:marRight w:val="0"/>
      <w:marTop w:val="0"/>
      <w:marBottom w:val="0"/>
      <w:divBdr>
        <w:top w:val="none" w:sz="0" w:space="0" w:color="auto"/>
        <w:left w:val="none" w:sz="0" w:space="0" w:color="auto"/>
        <w:bottom w:val="none" w:sz="0" w:space="0" w:color="auto"/>
        <w:right w:val="none" w:sz="0" w:space="0" w:color="auto"/>
      </w:divBdr>
    </w:div>
    <w:div w:id="56324194">
      <w:bodyDiv w:val="1"/>
      <w:marLeft w:val="0"/>
      <w:marRight w:val="0"/>
      <w:marTop w:val="0"/>
      <w:marBottom w:val="0"/>
      <w:divBdr>
        <w:top w:val="none" w:sz="0" w:space="0" w:color="auto"/>
        <w:left w:val="none" w:sz="0" w:space="0" w:color="auto"/>
        <w:bottom w:val="none" w:sz="0" w:space="0" w:color="auto"/>
        <w:right w:val="none" w:sz="0" w:space="0" w:color="auto"/>
      </w:divBdr>
    </w:div>
    <w:div w:id="77098178">
      <w:bodyDiv w:val="1"/>
      <w:marLeft w:val="0"/>
      <w:marRight w:val="0"/>
      <w:marTop w:val="0"/>
      <w:marBottom w:val="0"/>
      <w:divBdr>
        <w:top w:val="none" w:sz="0" w:space="0" w:color="auto"/>
        <w:left w:val="none" w:sz="0" w:space="0" w:color="auto"/>
        <w:bottom w:val="none" w:sz="0" w:space="0" w:color="auto"/>
        <w:right w:val="none" w:sz="0" w:space="0" w:color="auto"/>
      </w:divBdr>
    </w:div>
    <w:div w:id="91782884">
      <w:bodyDiv w:val="1"/>
      <w:marLeft w:val="0"/>
      <w:marRight w:val="0"/>
      <w:marTop w:val="0"/>
      <w:marBottom w:val="0"/>
      <w:divBdr>
        <w:top w:val="none" w:sz="0" w:space="0" w:color="auto"/>
        <w:left w:val="none" w:sz="0" w:space="0" w:color="auto"/>
        <w:bottom w:val="none" w:sz="0" w:space="0" w:color="auto"/>
        <w:right w:val="none" w:sz="0" w:space="0" w:color="auto"/>
      </w:divBdr>
    </w:div>
    <w:div w:id="129831354">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1667355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00841347">
      <w:bodyDiv w:val="1"/>
      <w:marLeft w:val="0"/>
      <w:marRight w:val="0"/>
      <w:marTop w:val="0"/>
      <w:marBottom w:val="0"/>
      <w:divBdr>
        <w:top w:val="none" w:sz="0" w:space="0" w:color="auto"/>
        <w:left w:val="none" w:sz="0" w:space="0" w:color="auto"/>
        <w:bottom w:val="none" w:sz="0" w:space="0" w:color="auto"/>
        <w:right w:val="none" w:sz="0" w:space="0" w:color="auto"/>
      </w:divBdr>
    </w:div>
    <w:div w:id="310670814">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53582108">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83214878">
      <w:bodyDiv w:val="1"/>
      <w:marLeft w:val="0"/>
      <w:marRight w:val="0"/>
      <w:marTop w:val="0"/>
      <w:marBottom w:val="0"/>
      <w:divBdr>
        <w:top w:val="none" w:sz="0" w:space="0" w:color="auto"/>
        <w:left w:val="none" w:sz="0" w:space="0" w:color="auto"/>
        <w:bottom w:val="none" w:sz="0" w:space="0" w:color="auto"/>
        <w:right w:val="none" w:sz="0" w:space="0" w:color="auto"/>
      </w:divBdr>
    </w:div>
    <w:div w:id="407583052">
      <w:bodyDiv w:val="1"/>
      <w:marLeft w:val="0"/>
      <w:marRight w:val="0"/>
      <w:marTop w:val="0"/>
      <w:marBottom w:val="0"/>
      <w:divBdr>
        <w:top w:val="none" w:sz="0" w:space="0" w:color="auto"/>
        <w:left w:val="none" w:sz="0" w:space="0" w:color="auto"/>
        <w:bottom w:val="none" w:sz="0" w:space="0" w:color="auto"/>
        <w:right w:val="none" w:sz="0" w:space="0" w:color="auto"/>
      </w:divBdr>
    </w:div>
    <w:div w:id="431826656">
      <w:bodyDiv w:val="1"/>
      <w:marLeft w:val="0"/>
      <w:marRight w:val="0"/>
      <w:marTop w:val="0"/>
      <w:marBottom w:val="0"/>
      <w:divBdr>
        <w:top w:val="none" w:sz="0" w:space="0" w:color="auto"/>
        <w:left w:val="none" w:sz="0" w:space="0" w:color="auto"/>
        <w:bottom w:val="none" w:sz="0" w:space="0" w:color="auto"/>
        <w:right w:val="none" w:sz="0" w:space="0" w:color="auto"/>
      </w:divBdr>
    </w:div>
    <w:div w:id="433214509">
      <w:bodyDiv w:val="1"/>
      <w:marLeft w:val="0"/>
      <w:marRight w:val="0"/>
      <w:marTop w:val="0"/>
      <w:marBottom w:val="0"/>
      <w:divBdr>
        <w:top w:val="none" w:sz="0" w:space="0" w:color="auto"/>
        <w:left w:val="none" w:sz="0" w:space="0" w:color="auto"/>
        <w:bottom w:val="none" w:sz="0" w:space="0" w:color="auto"/>
        <w:right w:val="none" w:sz="0" w:space="0" w:color="auto"/>
      </w:divBdr>
    </w:div>
    <w:div w:id="443574785">
      <w:bodyDiv w:val="1"/>
      <w:marLeft w:val="0"/>
      <w:marRight w:val="0"/>
      <w:marTop w:val="0"/>
      <w:marBottom w:val="0"/>
      <w:divBdr>
        <w:top w:val="none" w:sz="0" w:space="0" w:color="auto"/>
        <w:left w:val="none" w:sz="0" w:space="0" w:color="auto"/>
        <w:bottom w:val="none" w:sz="0" w:space="0" w:color="auto"/>
        <w:right w:val="none" w:sz="0" w:space="0" w:color="auto"/>
      </w:divBdr>
    </w:div>
    <w:div w:id="448742221">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63934765">
      <w:bodyDiv w:val="1"/>
      <w:marLeft w:val="0"/>
      <w:marRight w:val="0"/>
      <w:marTop w:val="0"/>
      <w:marBottom w:val="0"/>
      <w:divBdr>
        <w:top w:val="none" w:sz="0" w:space="0" w:color="auto"/>
        <w:left w:val="none" w:sz="0" w:space="0" w:color="auto"/>
        <w:bottom w:val="none" w:sz="0" w:space="0" w:color="auto"/>
        <w:right w:val="none" w:sz="0" w:space="0" w:color="auto"/>
      </w:divBdr>
    </w:div>
    <w:div w:id="477186794">
      <w:bodyDiv w:val="1"/>
      <w:marLeft w:val="0"/>
      <w:marRight w:val="0"/>
      <w:marTop w:val="0"/>
      <w:marBottom w:val="0"/>
      <w:divBdr>
        <w:top w:val="none" w:sz="0" w:space="0" w:color="auto"/>
        <w:left w:val="none" w:sz="0" w:space="0" w:color="auto"/>
        <w:bottom w:val="none" w:sz="0" w:space="0" w:color="auto"/>
        <w:right w:val="none" w:sz="0" w:space="0" w:color="auto"/>
      </w:divBdr>
    </w:div>
    <w:div w:id="539316526">
      <w:bodyDiv w:val="1"/>
      <w:marLeft w:val="0"/>
      <w:marRight w:val="0"/>
      <w:marTop w:val="0"/>
      <w:marBottom w:val="0"/>
      <w:divBdr>
        <w:top w:val="none" w:sz="0" w:space="0" w:color="auto"/>
        <w:left w:val="none" w:sz="0" w:space="0" w:color="auto"/>
        <w:bottom w:val="none" w:sz="0" w:space="0" w:color="auto"/>
        <w:right w:val="none" w:sz="0" w:space="0" w:color="auto"/>
      </w:divBdr>
    </w:div>
    <w:div w:id="557328413">
      <w:bodyDiv w:val="1"/>
      <w:marLeft w:val="0"/>
      <w:marRight w:val="0"/>
      <w:marTop w:val="0"/>
      <w:marBottom w:val="0"/>
      <w:divBdr>
        <w:top w:val="none" w:sz="0" w:space="0" w:color="auto"/>
        <w:left w:val="none" w:sz="0" w:space="0" w:color="auto"/>
        <w:bottom w:val="none" w:sz="0" w:space="0" w:color="auto"/>
        <w:right w:val="none" w:sz="0" w:space="0" w:color="auto"/>
      </w:divBdr>
    </w:div>
    <w:div w:id="616331082">
      <w:bodyDiv w:val="1"/>
      <w:marLeft w:val="0"/>
      <w:marRight w:val="0"/>
      <w:marTop w:val="0"/>
      <w:marBottom w:val="0"/>
      <w:divBdr>
        <w:top w:val="none" w:sz="0" w:space="0" w:color="auto"/>
        <w:left w:val="none" w:sz="0" w:space="0" w:color="auto"/>
        <w:bottom w:val="none" w:sz="0" w:space="0" w:color="auto"/>
        <w:right w:val="none" w:sz="0" w:space="0" w:color="auto"/>
      </w:divBdr>
    </w:div>
    <w:div w:id="626398019">
      <w:bodyDiv w:val="1"/>
      <w:marLeft w:val="0"/>
      <w:marRight w:val="0"/>
      <w:marTop w:val="0"/>
      <w:marBottom w:val="0"/>
      <w:divBdr>
        <w:top w:val="none" w:sz="0" w:space="0" w:color="auto"/>
        <w:left w:val="none" w:sz="0" w:space="0" w:color="auto"/>
        <w:bottom w:val="none" w:sz="0" w:space="0" w:color="auto"/>
        <w:right w:val="none" w:sz="0" w:space="0" w:color="auto"/>
      </w:divBdr>
    </w:div>
    <w:div w:id="653680306">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59699807">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1709653">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20666239">
      <w:bodyDiv w:val="1"/>
      <w:marLeft w:val="0"/>
      <w:marRight w:val="0"/>
      <w:marTop w:val="0"/>
      <w:marBottom w:val="0"/>
      <w:divBdr>
        <w:top w:val="none" w:sz="0" w:space="0" w:color="auto"/>
        <w:left w:val="none" w:sz="0" w:space="0" w:color="auto"/>
        <w:bottom w:val="none" w:sz="0" w:space="0" w:color="auto"/>
        <w:right w:val="none" w:sz="0" w:space="0" w:color="auto"/>
      </w:divBdr>
    </w:div>
    <w:div w:id="722141667">
      <w:bodyDiv w:val="1"/>
      <w:marLeft w:val="0"/>
      <w:marRight w:val="0"/>
      <w:marTop w:val="0"/>
      <w:marBottom w:val="0"/>
      <w:divBdr>
        <w:top w:val="none" w:sz="0" w:space="0" w:color="auto"/>
        <w:left w:val="none" w:sz="0" w:space="0" w:color="auto"/>
        <w:bottom w:val="none" w:sz="0" w:space="0" w:color="auto"/>
        <w:right w:val="none" w:sz="0" w:space="0" w:color="auto"/>
      </w:divBdr>
    </w:div>
    <w:div w:id="772433499">
      <w:bodyDiv w:val="1"/>
      <w:marLeft w:val="0"/>
      <w:marRight w:val="0"/>
      <w:marTop w:val="0"/>
      <w:marBottom w:val="0"/>
      <w:divBdr>
        <w:top w:val="none" w:sz="0" w:space="0" w:color="auto"/>
        <w:left w:val="none" w:sz="0" w:space="0" w:color="auto"/>
        <w:bottom w:val="none" w:sz="0" w:space="0" w:color="auto"/>
        <w:right w:val="none" w:sz="0" w:space="0" w:color="auto"/>
      </w:divBdr>
    </w:div>
    <w:div w:id="787509035">
      <w:bodyDiv w:val="1"/>
      <w:marLeft w:val="0"/>
      <w:marRight w:val="0"/>
      <w:marTop w:val="0"/>
      <w:marBottom w:val="0"/>
      <w:divBdr>
        <w:top w:val="none" w:sz="0" w:space="0" w:color="auto"/>
        <w:left w:val="none" w:sz="0" w:space="0" w:color="auto"/>
        <w:bottom w:val="none" w:sz="0" w:space="0" w:color="auto"/>
        <w:right w:val="none" w:sz="0" w:space="0" w:color="auto"/>
      </w:divBdr>
    </w:div>
    <w:div w:id="793407038">
      <w:bodyDiv w:val="1"/>
      <w:marLeft w:val="0"/>
      <w:marRight w:val="0"/>
      <w:marTop w:val="0"/>
      <w:marBottom w:val="0"/>
      <w:divBdr>
        <w:top w:val="none" w:sz="0" w:space="0" w:color="auto"/>
        <w:left w:val="none" w:sz="0" w:space="0" w:color="auto"/>
        <w:bottom w:val="none" w:sz="0" w:space="0" w:color="auto"/>
        <w:right w:val="none" w:sz="0" w:space="0" w:color="auto"/>
      </w:divBdr>
    </w:div>
    <w:div w:id="821392369">
      <w:bodyDiv w:val="1"/>
      <w:marLeft w:val="0"/>
      <w:marRight w:val="0"/>
      <w:marTop w:val="0"/>
      <w:marBottom w:val="0"/>
      <w:divBdr>
        <w:top w:val="none" w:sz="0" w:space="0" w:color="auto"/>
        <w:left w:val="none" w:sz="0" w:space="0" w:color="auto"/>
        <w:bottom w:val="none" w:sz="0" w:space="0" w:color="auto"/>
        <w:right w:val="none" w:sz="0" w:space="0" w:color="auto"/>
      </w:divBdr>
    </w:div>
    <w:div w:id="875775570">
      <w:bodyDiv w:val="1"/>
      <w:marLeft w:val="0"/>
      <w:marRight w:val="0"/>
      <w:marTop w:val="0"/>
      <w:marBottom w:val="0"/>
      <w:divBdr>
        <w:top w:val="none" w:sz="0" w:space="0" w:color="auto"/>
        <w:left w:val="none" w:sz="0" w:space="0" w:color="auto"/>
        <w:bottom w:val="none" w:sz="0" w:space="0" w:color="auto"/>
        <w:right w:val="none" w:sz="0" w:space="0" w:color="auto"/>
      </w:divBdr>
    </w:div>
    <w:div w:id="918636224">
      <w:bodyDiv w:val="1"/>
      <w:marLeft w:val="0"/>
      <w:marRight w:val="0"/>
      <w:marTop w:val="0"/>
      <w:marBottom w:val="0"/>
      <w:divBdr>
        <w:top w:val="none" w:sz="0" w:space="0" w:color="auto"/>
        <w:left w:val="none" w:sz="0" w:space="0" w:color="auto"/>
        <w:bottom w:val="none" w:sz="0" w:space="0" w:color="auto"/>
        <w:right w:val="none" w:sz="0" w:space="0" w:color="auto"/>
      </w:divBdr>
    </w:div>
    <w:div w:id="956452440">
      <w:bodyDiv w:val="1"/>
      <w:marLeft w:val="0"/>
      <w:marRight w:val="0"/>
      <w:marTop w:val="0"/>
      <w:marBottom w:val="0"/>
      <w:divBdr>
        <w:top w:val="none" w:sz="0" w:space="0" w:color="auto"/>
        <w:left w:val="none" w:sz="0" w:space="0" w:color="auto"/>
        <w:bottom w:val="none" w:sz="0" w:space="0" w:color="auto"/>
        <w:right w:val="none" w:sz="0" w:space="0" w:color="auto"/>
      </w:divBdr>
    </w:div>
    <w:div w:id="989096794">
      <w:bodyDiv w:val="1"/>
      <w:marLeft w:val="0"/>
      <w:marRight w:val="0"/>
      <w:marTop w:val="0"/>
      <w:marBottom w:val="0"/>
      <w:divBdr>
        <w:top w:val="none" w:sz="0" w:space="0" w:color="auto"/>
        <w:left w:val="none" w:sz="0" w:space="0" w:color="auto"/>
        <w:bottom w:val="none" w:sz="0" w:space="0" w:color="auto"/>
        <w:right w:val="none" w:sz="0" w:space="0" w:color="auto"/>
      </w:divBdr>
    </w:div>
    <w:div w:id="1001852640">
      <w:bodyDiv w:val="1"/>
      <w:marLeft w:val="0"/>
      <w:marRight w:val="0"/>
      <w:marTop w:val="0"/>
      <w:marBottom w:val="0"/>
      <w:divBdr>
        <w:top w:val="none" w:sz="0" w:space="0" w:color="auto"/>
        <w:left w:val="none" w:sz="0" w:space="0" w:color="auto"/>
        <w:bottom w:val="none" w:sz="0" w:space="0" w:color="auto"/>
        <w:right w:val="none" w:sz="0" w:space="0" w:color="auto"/>
      </w:divBdr>
    </w:div>
    <w:div w:id="1013796546">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38118056">
      <w:bodyDiv w:val="1"/>
      <w:marLeft w:val="0"/>
      <w:marRight w:val="0"/>
      <w:marTop w:val="0"/>
      <w:marBottom w:val="0"/>
      <w:divBdr>
        <w:top w:val="none" w:sz="0" w:space="0" w:color="auto"/>
        <w:left w:val="none" w:sz="0" w:space="0" w:color="auto"/>
        <w:bottom w:val="none" w:sz="0" w:space="0" w:color="auto"/>
        <w:right w:val="none" w:sz="0" w:space="0" w:color="auto"/>
      </w:divBdr>
    </w:div>
    <w:div w:id="1053502265">
      <w:bodyDiv w:val="1"/>
      <w:marLeft w:val="0"/>
      <w:marRight w:val="0"/>
      <w:marTop w:val="0"/>
      <w:marBottom w:val="0"/>
      <w:divBdr>
        <w:top w:val="none" w:sz="0" w:space="0" w:color="auto"/>
        <w:left w:val="none" w:sz="0" w:space="0" w:color="auto"/>
        <w:bottom w:val="none" w:sz="0" w:space="0" w:color="auto"/>
        <w:right w:val="none" w:sz="0" w:space="0" w:color="auto"/>
      </w:divBdr>
    </w:div>
    <w:div w:id="1055739235">
      <w:bodyDiv w:val="1"/>
      <w:marLeft w:val="0"/>
      <w:marRight w:val="0"/>
      <w:marTop w:val="0"/>
      <w:marBottom w:val="0"/>
      <w:divBdr>
        <w:top w:val="none" w:sz="0" w:space="0" w:color="auto"/>
        <w:left w:val="none" w:sz="0" w:space="0" w:color="auto"/>
        <w:bottom w:val="none" w:sz="0" w:space="0" w:color="auto"/>
        <w:right w:val="none" w:sz="0" w:space="0" w:color="auto"/>
      </w:divBdr>
    </w:div>
    <w:div w:id="1075710990">
      <w:bodyDiv w:val="1"/>
      <w:marLeft w:val="0"/>
      <w:marRight w:val="0"/>
      <w:marTop w:val="0"/>
      <w:marBottom w:val="0"/>
      <w:divBdr>
        <w:top w:val="none" w:sz="0" w:space="0" w:color="auto"/>
        <w:left w:val="none" w:sz="0" w:space="0" w:color="auto"/>
        <w:bottom w:val="none" w:sz="0" w:space="0" w:color="auto"/>
        <w:right w:val="none" w:sz="0" w:space="0" w:color="auto"/>
      </w:divBdr>
    </w:div>
    <w:div w:id="1174372197">
      <w:bodyDiv w:val="1"/>
      <w:marLeft w:val="0"/>
      <w:marRight w:val="0"/>
      <w:marTop w:val="0"/>
      <w:marBottom w:val="0"/>
      <w:divBdr>
        <w:top w:val="none" w:sz="0" w:space="0" w:color="auto"/>
        <w:left w:val="none" w:sz="0" w:space="0" w:color="auto"/>
        <w:bottom w:val="none" w:sz="0" w:space="0" w:color="auto"/>
        <w:right w:val="none" w:sz="0" w:space="0" w:color="auto"/>
      </w:divBdr>
    </w:div>
    <w:div w:id="117611358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294533">
      <w:bodyDiv w:val="1"/>
      <w:marLeft w:val="0"/>
      <w:marRight w:val="0"/>
      <w:marTop w:val="0"/>
      <w:marBottom w:val="0"/>
      <w:divBdr>
        <w:top w:val="none" w:sz="0" w:space="0" w:color="auto"/>
        <w:left w:val="none" w:sz="0" w:space="0" w:color="auto"/>
        <w:bottom w:val="none" w:sz="0" w:space="0" w:color="auto"/>
        <w:right w:val="none" w:sz="0" w:space="0" w:color="auto"/>
      </w:divBdr>
    </w:div>
    <w:div w:id="1228373100">
      <w:bodyDiv w:val="1"/>
      <w:marLeft w:val="0"/>
      <w:marRight w:val="0"/>
      <w:marTop w:val="0"/>
      <w:marBottom w:val="0"/>
      <w:divBdr>
        <w:top w:val="none" w:sz="0" w:space="0" w:color="auto"/>
        <w:left w:val="none" w:sz="0" w:space="0" w:color="auto"/>
        <w:bottom w:val="none" w:sz="0" w:space="0" w:color="auto"/>
        <w:right w:val="none" w:sz="0" w:space="0" w:color="auto"/>
      </w:divBdr>
    </w:div>
    <w:div w:id="1232618706">
      <w:bodyDiv w:val="1"/>
      <w:marLeft w:val="0"/>
      <w:marRight w:val="0"/>
      <w:marTop w:val="0"/>
      <w:marBottom w:val="0"/>
      <w:divBdr>
        <w:top w:val="none" w:sz="0" w:space="0" w:color="auto"/>
        <w:left w:val="none" w:sz="0" w:space="0" w:color="auto"/>
        <w:bottom w:val="none" w:sz="0" w:space="0" w:color="auto"/>
        <w:right w:val="none" w:sz="0" w:space="0" w:color="auto"/>
      </w:divBdr>
    </w:div>
    <w:div w:id="1276598956">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00458798">
      <w:bodyDiv w:val="1"/>
      <w:marLeft w:val="0"/>
      <w:marRight w:val="0"/>
      <w:marTop w:val="0"/>
      <w:marBottom w:val="0"/>
      <w:divBdr>
        <w:top w:val="none" w:sz="0" w:space="0" w:color="auto"/>
        <w:left w:val="none" w:sz="0" w:space="0" w:color="auto"/>
        <w:bottom w:val="none" w:sz="0" w:space="0" w:color="auto"/>
        <w:right w:val="none" w:sz="0" w:space="0" w:color="auto"/>
      </w:divBdr>
    </w:div>
    <w:div w:id="1301307954">
      <w:bodyDiv w:val="1"/>
      <w:marLeft w:val="0"/>
      <w:marRight w:val="0"/>
      <w:marTop w:val="0"/>
      <w:marBottom w:val="0"/>
      <w:divBdr>
        <w:top w:val="none" w:sz="0" w:space="0" w:color="auto"/>
        <w:left w:val="none" w:sz="0" w:space="0" w:color="auto"/>
        <w:bottom w:val="none" w:sz="0" w:space="0" w:color="auto"/>
        <w:right w:val="none" w:sz="0" w:space="0" w:color="auto"/>
      </w:divBdr>
    </w:div>
    <w:div w:id="1318143443">
      <w:bodyDiv w:val="1"/>
      <w:marLeft w:val="0"/>
      <w:marRight w:val="0"/>
      <w:marTop w:val="0"/>
      <w:marBottom w:val="0"/>
      <w:divBdr>
        <w:top w:val="none" w:sz="0" w:space="0" w:color="auto"/>
        <w:left w:val="none" w:sz="0" w:space="0" w:color="auto"/>
        <w:bottom w:val="none" w:sz="0" w:space="0" w:color="auto"/>
        <w:right w:val="none" w:sz="0" w:space="0" w:color="auto"/>
      </w:divBdr>
    </w:div>
    <w:div w:id="1319260139">
      <w:bodyDiv w:val="1"/>
      <w:marLeft w:val="0"/>
      <w:marRight w:val="0"/>
      <w:marTop w:val="0"/>
      <w:marBottom w:val="0"/>
      <w:divBdr>
        <w:top w:val="none" w:sz="0" w:space="0" w:color="auto"/>
        <w:left w:val="none" w:sz="0" w:space="0" w:color="auto"/>
        <w:bottom w:val="none" w:sz="0" w:space="0" w:color="auto"/>
        <w:right w:val="none" w:sz="0" w:space="0" w:color="auto"/>
      </w:divBdr>
    </w:div>
    <w:div w:id="1338658553">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5276373">
      <w:bodyDiv w:val="1"/>
      <w:marLeft w:val="0"/>
      <w:marRight w:val="0"/>
      <w:marTop w:val="0"/>
      <w:marBottom w:val="0"/>
      <w:divBdr>
        <w:top w:val="none" w:sz="0" w:space="0" w:color="auto"/>
        <w:left w:val="none" w:sz="0" w:space="0" w:color="auto"/>
        <w:bottom w:val="none" w:sz="0" w:space="0" w:color="auto"/>
        <w:right w:val="none" w:sz="0" w:space="0" w:color="auto"/>
      </w:divBdr>
    </w:div>
    <w:div w:id="1457216397">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99692794">
      <w:bodyDiv w:val="1"/>
      <w:marLeft w:val="0"/>
      <w:marRight w:val="0"/>
      <w:marTop w:val="0"/>
      <w:marBottom w:val="0"/>
      <w:divBdr>
        <w:top w:val="none" w:sz="0" w:space="0" w:color="auto"/>
        <w:left w:val="none" w:sz="0" w:space="0" w:color="auto"/>
        <w:bottom w:val="none" w:sz="0" w:space="0" w:color="auto"/>
        <w:right w:val="none" w:sz="0" w:space="0" w:color="auto"/>
      </w:divBdr>
    </w:div>
    <w:div w:id="1508404341">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21236650">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03953741">
      <w:bodyDiv w:val="1"/>
      <w:marLeft w:val="0"/>
      <w:marRight w:val="0"/>
      <w:marTop w:val="0"/>
      <w:marBottom w:val="0"/>
      <w:divBdr>
        <w:top w:val="none" w:sz="0" w:space="0" w:color="auto"/>
        <w:left w:val="none" w:sz="0" w:space="0" w:color="auto"/>
        <w:bottom w:val="none" w:sz="0" w:space="0" w:color="auto"/>
        <w:right w:val="none" w:sz="0" w:space="0" w:color="auto"/>
      </w:divBdr>
    </w:div>
    <w:div w:id="1607154319">
      <w:bodyDiv w:val="1"/>
      <w:marLeft w:val="0"/>
      <w:marRight w:val="0"/>
      <w:marTop w:val="0"/>
      <w:marBottom w:val="0"/>
      <w:divBdr>
        <w:top w:val="none" w:sz="0" w:space="0" w:color="auto"/>
        <w:left w:val="none" w:sz="0" w:space="0" w:color="auto"/>
        <w:bottom w:val="none" w:sz="0" w:space="0" w:color="auto"/>
        <w:right w:val="none" w:sz="0" w:space="0" w:color="auto"/>
      </w:divBdr>
    </w:div>
    <w:div w:id="1636638815">
      <w:bodyDiv w:val="1"/>
      <w:marLeft w:val="0"/>
      <w:marRight w:val="0"/>
      <w:marTop w:val="0"/>
      <w:marBottom w:val="0"/>
      <w:divBdr>
        <w:top w:val="none" w:sz="0" w:space="0" w:color="auto"/>
        <w:left w:val="none" w:sz="0" w:space="0" w:color="auto"/>
        <w:bottom w:val="none" w:sz="0" w:space="0" w:color="auto"/>
        <w:right w:val="none" w:sz="0" w:space="0" w:color="auto"/>
      </w:divBdr>
    </w:div>
    <w:div w:id="1667586062">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01780866">
      <w:bodyDiv w:val="1"/>
      <w:marLeft w:val="0"/>
      <w:marRight w:val="0"/>
      <w:marTop w:val="0"/>
      <w:marBottom w:val="0"/>
      <w:divBdr>
        <w:top w:val="none" w:sz="0" w:space="0" w:color="auto"/>
        <w:left w:val="none" w:sz="0" w:space="0" w:color="auto"/>
        <w:bottom w:val="none" w:sz="0" w:space="0" w:color="auto"/>
        <w:right w:val="none" w:sz="0" w:space="0" w:color="auto"/>
      </w:divBdr>
    </w:div>
    <w:div w:id="1721662711">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6464292">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09083142">
      <w:bodyDiv w:val="1"/>
      <w:marLeft w:val="0"/>
      <w:marRight w:val="0"/>
      <w:marTop w:val="0"/>
      <w:marBottom w:val="0"/>
      <w:divBdr>
        <w:top w:val="none" w:sz="0" w:space="0" w:color="auto"/>
        <w:left w:val="none" w:sz="0" w:space="0" w:color="auto"/>
        <w:bottom w:val="none" w:sz="0" w:space="0" w:color="auto"/>
        <w:right w:val="none" w:sz="0" w:space="0" w:color="auto"/>
      </w:divBdr>
    </w:div>
    <w:div w:id="1813520906">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8369807">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14271572">
      <w:bodyDiv w:val="1"/>
      <w:marLeft w:val="0"/>
      <w:marRight w:val="0"/>
      <w:marTop w:val="0"/>
      <w:marBottom w:val="0"/>
      <w:divBdr>
        <w:top w:val="none" w:sz="0" w:space="0" w:color="auto"/>
        <w:left w:val="none" w:sz="0" w:space="0" w:color="auto"/>
        <w:bottom w:val="none" w:sz="0" w:space="0" w:color="auto"/>
        <w:right w:val="none" w:sz="0" w:space="0" w:color="auto"/>
      </w:divBdr>
    </w:div>
    <w:div w:id="1957978420">
      <w:bodyDiv w:val="1"/>
      <w:marLeft w:val="0"/>
      <w:marRight w:val="0"/>
      <w:marTop w:val="0"/>
      <w:marBottom w:val="0"/>
      <w:divBdr>
        <w:top w:val="none" w:sz="0" w:space="0" w:color="auto"/>
        <w:left w:val="none" w:sz="0" w:space="0" w:color="auto"/>
        <w:bottom w:val="none" w:sz="0" w:space="0" w:color="auto"/>
        <w:right w:val="none" w:sz="0" w:space="0" w:color="auto"/>
      </w:divBdr>
    </w:div>
    <w:div w:id="1972587611">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40352970">
      <w:bodyDiv w:val="1"/>
      <w:marLeft w:val="0"/>
      <w:marRight w:val="0"/>
      <w:marTop w:val="0"/>
      <w:marBottom w:val="0"/>
      <w:divBdr>
        <w:top w:val="none" w:sz="0" w:space="0" w:color="auto"/>
        <w:left w:val="none" w:sz="0" w:space="0" w:color="auto"/>
        <w:bottom w:val="none" w:sz="0" w:space="0" w:color="auto"/>
        <w:right w:val="none" w:sz="0" w:space="0" w:color="auto"/>
      </w:divBdr>
    </w:div>
    <w:div w:id="2077967394">
      <w:bodyDiv w:val="1"/>
      <w:marLeft w:val="0"/>
      <w:marRight w:val="0"/>
      <w:marTop w:val="0"/>
      <w:marBottom w:val="0"/>
      <w:divBdr>
        <w:top w:val="none" w:sz="0" w:space="0" w:color="auto"/>
        <w:left w:val="none" w:sz="0" w:space="0" w:color="auto"/>
        <w:bottom w:val="none" w:sz="0" w:space="0" w:color="auto"/>
        <w:right w:val="none" w:sz="0" w:space="0" w:color="auto"/>
      </w:divBdr>
    </w:div>
    <w:div w:id="207978665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 w:id="2106220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file:///C:\Users\QB1T\Documents\GitHub\2121-Assignment---ARM7TDMI\The%20ARM%20Instruction%20Set%20Architecture.docx" TargetMode="External"/><Relationship Id="rId18" Type="http://schemas.openxmlformats.org/officeDocument/2006/relationships/header" Target="header1.xml"/><Relationship Id="rId26"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hyperlink" Target="file:///C:\Users\QB1T\Documents\GitHub\2121-Assignment---ARM7TDMI\The%20ARM%20Instruction%20Set%20Architecture.docx" TargetMode="External"/><Relationship Id="rId17" Type="http://schemas.openxmlformats.org/officeDocument/2006/relationships/image" Target="media/image4.gif"/><Relationship Id="rId25" Type="http://schemas.microsoft.com/office/2007/relationships/hdphoto" Target="media/hdphoto1.wdp"/><Relationship Id="rId2" Type="http://schemas.openxmlformats.org/officeDocument/2006/relationships/customXml" Target="../customXml/item2.xml"/><Relationship Id="rId16" Type="http://schemas.openxmlformats.org/officeDocument/2006/relationships/image" Target="media/image3.gif"/><Relationship Id="rId20" Type="http://schemas.openxmlformats.org/officeDocument/2006/relationships/image" Target="media/image5.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C:\Users\QB1T\Documents\GitHub\2121-Assignment---ARM7TDMI\The%20ARM%20Instruction%20Set%20Architecture.docx" TargetMode="External"/><Relationship Id="rId24" Type="http://schemas.openxmlformats.org/officeDocument/2006/relationships/image" Target="media/image9.pn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8.png"/><Relationship Id="rId28" Type="http://schemas.openxmlformats.org/officeDocument/2006/relationships/fontTable" Target="fontTable.xml"/><Relationship Id="rId10" Type="http://schemas.openxmlformats.org/officeDocument/2006/relationships/hyperlink" Target="file:///C:\Users\QB1T\Documents\GitHub\2121-Assignment---ARM7TDMI\The%20ARM%20Instruction%20Set%20Architecture.docx" TargetMode="External"/><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hyperlink" Target="file:///C:\Users\QB1T\Documents\GitHub\2121-Assignment---ARM7TDMI\The%20ARM%20Instruction%20Set%20Architecture.docx" TargetMode="External"/><Relationship Id="rId14" Type="http://schemas.openxmlformats.org/officeDocument/2006/relationships/image" Target="media/image1.png"/><Relationship Id="rId22" Type="http://schemas.openxmlformats.org/officeDocument/2006/relationships/image" Target="media/image7.png"/><Relationship Id="rId27" Type="http://schemas.openxmlformats.org/officeDocument/2006/relationships/hyperlink" Target="http://infocenter.arm.com/help/index.jsp?topic=/com.arm.doc.ddi0210c/CACBCAAE.html" TargetMode="Externa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vida\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13028AAFEFE4EC3B4AEA3D0821FAFF7"/>
        <w:category>
          <w:name w:val="General"/>
          <w:gallery w:val="placeholder"/>
        </w:category>
        <w:types>
          <w:type w:val="bbPlcHdr"/>
        </w:types>
        <w:behaviors>
          <w:behavior w:val="content"/>
        </w:behaviors>
        <w:guid w:val="{98B37179-E91B-4C76-B7DE-2EEA71794009}"/>
      </w:docPartPr>
      <w:docPartBody>
        <w:p w:rsidR="001B79B8" w:rsidRDefault="00872341">
          <w:pPr>
            <w:pStyle w:val="213028AAFEFE4EC3B4AEA3D0821FAFF7"/>
          </w:pPr>
          <w:r w:rsidRPr="005D3A03">
            <w:t>Figures title:</w:t>
          </w:r>
        </w:p>
      </w:docPartBody>
    </w:docPart>
    <w:docPart>
      <w:docPartPr>
        <w:name w:val="D5EB1C87C78549CC9ADABA65AF852994"/>
        <w:category>
          <w:name w:val="General"/>
          <w:gallery w:val="placeholder"/>
        </w:category>
        <w:types>
          <w:type w:val="bbPlcHdr"/>
        </w:types>
        <w:behaviors>
          <w:behavior w:val="content"/>
        </w:behaviors>
        <w:guid w:val="{3EFA709E-A81E-4517-B83F-68588843ED2E}"/>
      </w:docPartPr>
      <w:docPartBody>
        <w:p w:rsidR="001B79B8" w:rsidRDefault="00872341">
          <w:pPr>
            <w:pStyle w:val="D5EB1C87C78549CC9ADABA65AF852994"/>
          </w:pPr>
          <w:r>
            <w:t>[Include all figures in their own section, following references (and footnotes and tables, if applicable).  Include a numbered caption for each figure.  Use the Table/Figure style for easy spacing between figure and caption.]</w:t>
          </w:r>
        </w:p>
      </w:docPartBody>
    </w:docPart>
    <w:docPart>
      <w:docPartPr>
        <w:name w:val="616010D4CFBB4C9BA3CC59ADDA0A8595"/>
        <w:category>
          <w:name w:val="General"/>
          <w:gallery w:val="placeholder"/>
        </w:category>
        <w:types>
          <w:type w:val="bbPlcHdr"/>
        </w:types>
        <w:behaviors>
          <w:behavior w:val="content"/>
        </w:behaviors>
        <w:guid w:val="{BAB1C9B4-3979-4A6C-9DC8-79CC753CD237}"/>
      </w:docPartPr>
      <w:docPartBody>
        <w:p w:rsidR="00A52933" w:rsidRDefault="000C4A13" w:rsidP="000C4A13">
          <w:pPr>
            <w:pStyle w:val="616010D4CFBB4C9BA3CC59ADDA0A8595"/>
          </w:pPr>
          <w:r>
            <w:t>[Title Here, up to 12 Words, on One to Two Lines]</w:t>
          </w:r>
        </w:p>
      </w:docPartBody>
    </w:docPart>
    <w:docPart>
      <w:docPartPr>
        <w:name w:val="D5E16E1F76044D418D18C7811E53C9A0"/>
        <w:category>
          <w:name w:val="General"/>
          <w:gallery w:val="placeholder"/>
        </w:category>
        <w:types>
          <w:type w:val="bbPlcHdr"/>
        </w:types>
        <w:behaviors>
          <w:behavior w:val="content"/>
        </w:behaviors>
        <w:guid w:val="{4C6EF66C-87E3-40D3-8FC7-C8709F2CD3E7}"/>
      </w:docPartPr>
      <w:docPartBody>
        <w:p w:rsidR="00A52933" w:rsidRDefault="000C4A13" w:rsidP="000C4A13">
          <w:pPr>
            <w:pStyle w:val="D5E16E1F76044D418D18C7811E53C9A0"/>
          </w:pPr>
          <w:r>
            <w:t>Author Note</w:t>
          </w:r>
        </w:p>
      </w:docPartBody>
    </w:docPart>
    <w:docPart>
      <w:docPartPr>
        <w:name w:val="7B11C9C579B44C9D92F85F6FDD2C871B"/>
        <w:category>
          <w:name w:val="General"/>
          <w:gallery w:val="placeholder"/>
        </w:category>
        <w:types>
          <w:type w:val="bbPlcHdr"/>
        </w:types>
        <w:behaviors>
          <w:behavior w:val="content"/>
        </w:behaviors>
        <w:guid w:val="{FCF465C6-F0BD-4D7D-911D-A84060BB8A30}"/>
      </w:docPartPr>
      <w:docPartBody>
        <w:p w:rsidR="00A52933" w:rsidRDefault="000C4A13" w:rsidP="000C4A13">
          <w:pPr>
            <w:pStyle w:val="7B11C9C579B44C9D92F85F6FDD2C871B"/>
          </w:pPr>
          <w:r>
            <w:t>[Title Here, up to 12 Words, on One to Two Lines]</w:t>
          </w:r>
        </w:p>
      </w:docPartBody>
    </w:docPart>
    <w:docPart>
      <w:docPartPr>
        <w:name w:val="F45F2911A5CF482991E5B5CEC02CCDC8"/>
        <w:category>
          <w:name w:val="General"/>
          <w:gallery w:val="placeholder"/>
        </w:category>
        <w:types>
          <w:type w:val="bbPlcHdr"/>
        </w:types>
        <w:behaviors>
          <w:behavior w:val="content"/>
        </w:behaviors>
        <w:guid w:val="{76586BEB-A420-415E-AFFB-23AC1D2152F9}"/>
      </w:docPartPr>
      <w:docPartBody>
        <w:p w:rsidR="00A52933" w:rsidRDefault="000C4A13" w:rsidP="000C4A13">
          <w:pPr>
            <w:pStyle w:val="F45F2911A5CF482991E5B5CEC02CCDC8"/>
          </w:pPr>
          <w:r>
            <w:t>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2341"/>
    <w:rsid w:val="000C4A13"/>
    <w:rsid w:val="0016651A"/>
    <w:rsid w:val="001B79B8"/>
    <w:rsid w:val="00336891"/>
    <w:rsid w:val="00387DF9"/>
    <w:rsid w:val="004B2DAA"/>
    <w:rsid w:val="005379FF"/>
    <w:rsid w:val="005E49DA"/>
    <w:rsid w:val="008369DA"/>
    <w:rsid w:val="00872341"/>
    <w:rsid w:val="00A52933"/>
    <w:rsid w:val="00BE7A1E"/>
    <w:rsid w:val="00E7453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335D50999524BBDB40E47F65D04862C">
    <w:name w:val="2335D50999524BBDB40E47F65D04862C"/>
  </w:style>
  <w:style w:type="paragraph" w:customStyle="1" w:styleId="AC21901AB98048238E70DE5527B41B53">
    <w:name w:val="AC21901AB98048238E70DE5527B41B53"/>
  </w:style>
  <w:style w:type="paragraph" w:customStyle="1" w:styleId="F7BE53FCD4C647819DAC32E7779DC355">
    <w:name w:val="F7BE53FCD4C647819DAC32E7779DC355"/>
  </w:style>
  <w:style w:type="paragraph" w:customStyle="1" w:styleId="F95B2CF0D9FB4532898588E5300F410B">
    <w:name w:val="F95B2CF0D9FB4532898588E5300F410B"/>
  </w:style>
  <w:style w:type="paragraph" w:customStyle="1" w:styleId="E4EE4773C5304140B20C91166A993EBE">
    <w:name w:val="E4EE4773C5304140B20C91166A993EBE"/>
  </w:style>
  <w:style w:type="paragraph" w:customStyle="1" w:styleId="81C67F3E913E4DA4A1DB8140304C9E4F">
    <w:name w:val="81C67F3E913E4DA4A1DB8140304C9E4F"/>
  </w:style>
  <w:style w:type="character" w:styleId="Emphasis">
    <w:name w:val="Emphasis"/>
    <w:basedOn w:val="DefaultParagraphFont"/>
    <w:uiPriority w:val="4"/>
    <w:unhideWhenUsed/>
    <w:qFormat/>
    <w:rsid w:val="000C4A13"/>
    <w:rPr>
      <w:i/>
      <w:iCs/>
    </w:rPr>
  </w:style>
  <w:style w:type="paragraph" w:customStyle="1" w:styleId="DC89B615D09E4E1BB1B36F5AC2AB4A8F">
    <w:name w:val="DC89B615D09E4E1BB1B36F5AC2AB4A8F"/>
  </w:style>
  <w:style w:type="paragraph" w:customStyle="1" w:styleId="61F21B2371CF4926B79C594A9C4D5584">
    <w:name w:val="61F21B2371CF4926B79C594A9C4D5584"/>
  </w:style>
  <w:style w:type="paragraph" w:customStyle="1" w:styleId="7E12029969114EF1BD93056FEEAA6103">
    <w:name w:val="7E12029969114EF1BD93056FEEAA6103"/>
  </w:style>
  <w:style w:type="paragraph" w:customStyle="1" w:styleId="A79AF0D51FCA455B84C612F76D71FBE9">
    <w:name w:val="A79AF0D51FCA455B84C612F76D71FBE9"/>
  </w:style>
  <w:style w:type="paragraph" w:customStyle="1" w:styleId="CB9D7F97F3A745F78BB7EC0B940D1677">
    <w:name w:val="CB9D7F97F3A745F78BB7EC0B940D1677"/>
  </w:style>
  <w:style w:type="paragraph" w:customStyle="1" w:styleId="7FBD27B0BF8549CAA408C5B5DA1F6617">
    <w:name w:val="7FBD27B0BF8549CAA408C5B5DA1F6617"/>
  </w:style>
  <w:style w:type="paragraph" w:customStyle="1" w:styleId="47464225688248C1A08075307D6B2770">
    <w:name w:val="47464225688248C1A08075307D6B2770"/>
  </w:style>
  <w:style w:type="paragraph" w:customStyle="1" w:styleId="DFEBDB8ECE35494E8F315473C5F1D046">
    <w:name w:val="DFEBDB8ECE35494E8F315473C5F1D046"/>
  </w:style>
  <w:style w:type="paragraph" w:customStyle="1" w:styleId="FEF952DF09454729B3BD54F540628DFB">
    <w:name w:val="FEF952DF09454729B3BD54F540628DFB"/>
  </w:style>
  <w:style w:type="paragraph" w:customStyle="1" w:styleId="6F01918DD88140F8BE13B97F4D368250">
    <w:name w:val="6F01918DD88140F8BE13B97F4D368250"/>
  </w:style>
  <w:style w:type="paragraph" w:customStyle="1" w:styleId="F13D23D26D174F28B530FC793F964E9C">
    <w:name w:val="F13D23D26D174F28B530FC793F964E9C"/>
  </w:style>
  <w:style w:type="paragraph" w:customStyle="1" w:styleId="8F8BEEA9195C403F9D72B8F18EE23CEF">
    <w:name w:val="8F8BEEA9195C403F9D72B8F18EE23CEF"/>
  </w:style>
  <w:style w:type="paragraph" w:customStyle="1" w:styleId="29A63B177A9B43F883C56CCBB75FC668">
    <w:name w:val="29A63B177A9B43F883C56CCBB75FC668"/>
  </w:style>
  <w:style w:type="paragraph" w:customStyle="1" w:styleId="F94E6183D4FB42329330F554A17DA7BF">
    <w:name w:val="F94E6183D4FB42329330F554A17DA7BF"/>
  </w:style>
  <w:style w:type="paragraph" w:customStyle="1" w:styleId="28C6D7EBA13C474781E24EFF27E8F9F4">
    <w:name w:val="28C6D7EBA13C474781E24EFF27E8F9F4"/>
  </w:style>
  <w:style w:type="paragraph" w:customStyle="1" w:styleId="04588314697D4DE789AAC3B4705AFFC6">
    <w:name w:val="04588314697D4DE789AAC3B4705AFFC6"/>
  </w:style>
  <w:style w:type="paragraph" w:customStyle="1" w:styleId="BCB8C8C280254128B2B45D21C3247227">
    <w:name w:val="BCB8C8C280254128B2B45D21C3247227"/>
  </w:style>
  <w:style w:type="paragraph" w:customStyle="1" w:styleId="28D3F90BDEDA46008229825A16C52617">
    <w:name w:val="28D3F90BDEDA46008229825A16C52617"/>
  </w:style>
  <w:style w:type="paragraph" w:customStyle="1" w:styleId="150AD54BADAC400BA309C1BB6057A1B5">
    <w:name w:val="150AD54BADAC400BA309C1BB6057A1B5"/>
  </w:style>
  <w:style w:type="paragraph" w:customStyle="1" w:styleId="C62C314735CB4FB2812CA6F317F32598">
    <w:name w:val="C62C314735CB4FB2812CA6F317F32598"/>
  </w:style>
  <w:style w:type="paragraph" w:customStyle="1" w:styleId="DBC675B6D3B4479DBD24534E0E5DBCC8">
    <w:name w:val="DBC675B6D3B4479DBD24534E0E5DBCC8"/>
  </w:style>
  <w:style w:type="paragraph" w:customStyle="1" w:styleId="AD6F765449864713B8F26C83B4E3C938">
    <w:name w:val="AD6F765449864713B8F26C83B4E3C938"/>
  </w:style>
  <w:style w:type="paragraph" w:customStyle="1" w:styleId="32C4644D72F44BE49E7114B10A3A41A4">
    <w:name w:val="32C4644D72F44BE49E7114B10A3A41A4"/>
  </w:style>
  <w:style w:type="paragraph" w:customStyle="1" w:styleId="D1051CC26AB54784B6EF3022B608B04B">
    <w:name w:val="D1051CC26AB54784B6EF3022B608B04B"/>
  </w:style>
  <w:style w:type="paragraph" w:customStyle="1" w:styleId="E3CA1EC0AAE6411A9D6D36D9511B1F6B">
    <w:name w:val="E3CA1EC0AAE6411A9D6D36D9511B1F6B"/>
  </w:style>
  <w:style w:type="paragraph" w:customStyle="1" w:styleId="220B2E682D00457794526B4BAD7EDB62">
    <w:name w:val="220B2E682D00457794526B4BAD7EDB62"/>
  </w:style>
  <w:style w:type="paragraph" w:customStyle="1" w:styleId="C61545A7044948A2A6E03C2D87D4212E">
    <w:name w:val="C61545A7044948A2A6E03C2D87D4212E"/>
  </w:style>
  <w:style w:type="paragraph" w:customStyle="1" w:styleId="44F5A96506414F0D8399B6FEC1B7F7AB">
    <w:name w:val="44F5A96506414F0D8399B6FEC1B7F7AB"/>
  </w:style>
  <w:style w:type="paragraph" w:customStyle="1" w:styleId="659D29D490A343A9AB8E7CA8147603F0">
    <w:name w:val="659D29D490A343A9AB8E7CA8147603F0"/>
  </w:style>
  <w:style w:type="paragraph" w:customStyle="1" w:styleId="DA69FEB381484A24B736D286B9C84C55">
    <w:name w:val="DA69FEB381484A24B736D286B9C84C55"/>
  </w:style>
  <w:style w:type="paragraph" w:customStyle="1" w:styleId="2EB3CD18A517483C8E52A9738C67D02F">
    <w:name w:val="2EB3CD18A517483C8E52A9738C67D02F"/>
  </w:style>
  <w:style w:type="paragraph" w:customStyle="1" w:styleId="97317452F1184F78A2B64425037B1896">
    <w:name w:val="97317452F1184F78A2B64425037B1896"/>
  </w:style>
  <w:style w:type="paragraph" w:customStyle="1" w:styleId="AA468E4AA6FF4A32A32C7FC54F2F6E13">
    <w:name w:val="AA468E4AA6FF4A32A32C7FC54F2F6E13"/>
  </w:style>
  <w:style w:type="paragraph" w:customStyle="1" w:styleId="7281BA9703D64DB3B7625701B0CB0826">
    <w:name w:val="7281BA9703D64DB3B7625701B0CB0826"/>
  </w:style>
  <w:style w:type="paragraph" w:customStyle="1" w:styleId="C1B0D4011DE64BC8A364AF5D82F2FB0A">
    <w:name w:val="C1B0D4011DE64BC8A364AF5D82F2FB0A"/>
  </w:style>
  <w:style w:type="paragraph" w:customStyle="1" w:styleId="27382EA3663846F580933FB6B11A6388">
    <w:name w:val="27382EA3663846F580933FB6B11A6388"/>
  </w:style>
  <w:style w:type="paragraph" w:customStyle="1" w:styleId="486379E540644624B6CEE7EC7206E372">
    <w:name w:val="486379E540644624B6CEE7EC7206E372"/>
  </w:style>
  <w:style w:type="paragraph" w:customStyle="1" w:styleId="54534EAA8CA6469CB2C460E9DD373974">
    <w:name w:val="54534EAA8CA6469CB2C460E9DD373974"/>
  </w:style>
  <w:style w:type="paragraph" w:customStyle="1" w:styleId="A1A7398A30104FE8B0ECCA4BBCB73DAC">
    <w:name w:val="A1A7398A30104FE8B0ECCA4BBCB73DAC"/>
  </w:style>
  <w:style w:type="paragraph" w:customStyle="1" w:styleId="7EA1A97B1CE54A27842154D9F103AE58">
    <w:name w:val="7EA1A97B1CE54A27842154D9F103AE58"/>
  </w:style>
  <w:style w:type="paragraph" w:customStyle="1" w:styleId="BD403089864341588C62913A45149941">
    <w:name w:val="BD403089864341588C62913A45149941"/>
  </w:style>
  <w:style w:type="paragraph" w:customStyle="1" w:styleId="4ACD1DB587E5430B939519450E1E460D">
    <w:name w:val="4ACD1DB587E5430B939519450E1E460D"/>
  </w:style>
  <w:style w:type="paragraph" w:customStyle="1" w:styleId="D21FC577AE654072A0B0E823BF507E33">
    <w:name w:val="D21FC577AE654072A0B0E823BF507E33"/>
  </w:style>
  <w:style w:type="paragraph" w:customStyle="1" w:styleId="5506F82975814AAD83398994E1214057">
    <w:name w:val="5506F82975814AAD83398994E1214057"/>
  </w:style>
  <w:style w:type="paragraph" w:customStyle="1" w:styleId="FAA9F3F2D7134DE98C8744549FCCDA78">
    <w:name w:val="FAA9F3F2D7134DE98C8744549FCCDA78"/>
  </w:style>
  <w:style w:type="paragraph" w:customStyle="1" w:styleId="05521C132DAC467187F18EA21EFADAF1">
    <w:name w:val="05521C132DAC467187F18EA21EFADAF1"/>
  </w:style>
  <w:style w:type="paragraph" w:customStyle="1" w:styleId="B67C57D4296D4988915D6E58C080BD85">
    <w:name w:val="B67C57D4296D4988915D6E58C080BD85"/>
  </w:style>
  <w:style w:type="paragraph" w:customStyle="1" w:styleId="3668DEAD41C64190AEA8194A611E40E9">
    <w:name w:val="3668DEAD41C64190AEA8194A611E40E9"/>
  </w:style>
  <w:style w:type="paragraph" w:customStyle="1" w:styleId="3CDDE110761E4603A2208285740A38F7">
    <w:name w:val="3CDDE110761E4603A2208285740A38F7"/>
  </w:style>
  <w:style w:type="paragraph" w:customStyle="1" w:styleId="DC99E531D8BD49DAAAEBDA0DA3E65101">
    <w:name w:val="DC99E531D8BD49DAAAEBDA0DA3E65101"/>
  </w:style>
  <w:style w:type="paragraph" w:customStyle="1" w:styleId="E87BF2C1245F48888E36F6DB38B66997">
    <w:name w:val="E87BF2C1245F48888E36F6DB38B66997"/>
  </w:style>
  <w:style w:type="paragraph" w:customStyle="1" w:styleId="6EB1DD9EBB5043B58CB317F5BCE60AAD">
    <w:name w:val="6EB1DD9EBB5043B58CB317F5BCE60AAD"/>
  </w:style>
  <w:style w:type="paragraph" w:customStyle="1" w:styleId="10F21DB8B11640E2BB799BB225AC8216">
    <w:name w:val="10F21DB8B11640E2BB799BB225AC8216"/>
  </w:style>
  <w:style w:type="paragraph" w:customStyle="1" w:styleId="23960F6074374CCFBCC92D80A0391C1F">
    <w:name w:val="23960F6074374CCFBCC92D80A0391C1F"/>
  </w:style>
  <w:style w:type="paragraph" w:customStyle="1" w:styleId="5C6C4A0379324B75842627F9DC7831DC">
    <w:name w:val="5C6C4A0379324B75842627F9DC7831DC"/>
  </w:style>
  <w:style w:type="paragraph" w:customStyle="1" w:styleId="213028AAFEFE4EC3B4AEA3D0821FAFF7">
    <w:name w:val="213028AAFEFE4EC3B4AEA3D0821FAFF7"/>
  </w:style>
  <w:style w:type="paragraph" w:customStyle="1" w:styleId="D5EB1C87C78549CC9ADABA65AF852994">
    <w:name w:val="D5EB1C87C78549CC9ADABA65AF852994"/>
  </w:style>
  <w:style w:type="paragraph" w:customStyle="1" w:styleId="708576F3923745D186AF5031D2535165">
    <w:name w:val="708576F3923745D186AF5031D2535165"/>
    <w:rsid w:val="00E74535"/>
  </w:style>
  <w:style w:type="paragraph" w:customStyle="1" w:styleId="60A45072C5BF46BF9C9E52F323D6BA95">
    <w:name w:val="60A45072C5BF46BF9C9E52F323D6BA95"/>
    <w:rsid w:val="00E74535"/>
  </w:style>
  <w:style w:type="paragraph" w:customStyle="1" w:styleId="ECE009BB033E42F8A1301F4EEC64E4E5">
    <w:name w:val="ECE009BB033E42F8A1301F4EEC64E4E5"/>
    <w:rsid w:val="00E74535"/>
  </w:style>
  <w:style w:type="paragraph" w:customStyle="1" w:styleId="F5FCF742AE8A469290F860503AE52FDC">
    <w:name w:val="F5FCF742AE8A469290F860503AE52FDC"/>
    <w:rsid w:val="00E74535"/>
  </w:style>
  <w:style w:type="paragraph" w:customStyle="1" w:styleId="CCEF253E3F3D4CFA8E6711FEF170BDE9">
    <w:name w:val="CCEF253E3F3D4CFA8E6711FEF170BDE9"/>
    <w:rsid w:val="00E74535"/>
  </w:style>
  <w:style w:type="paragraph" w:customStyle="1" w:styleId="C9C7C025F0F04C27A8C9BC5DC50FC44A">
    <w:name w:val="C9C7C025F0F04C27A8C9BC5DC50FC44A"/>
    <w:rsid w:val="00E74535"/>
  </w:style>
  <w:style w:type="paragraph" w:customStyle="1" w:styleId="8C9BDCC67BD04BCB8A0CA0B281E08233">
    <w:name w:val="8C9BDCC67BD04BCB8A0CA0B281E08233"/>
    <w:rsid w:val="00E74535"/>
  </w:style>
  <w:style w:type="paragraph" w:customStyle="1" w:styleId="81A6D557FFA140CFB98A3772B28FC965">
    <w:name w:val="81A6D557FFA140CFB98A3772B28FC965"/>
    <w:rsid w:val="00E74535"/>
  </w:style>
  <w:style w:type="paragraph" w:customStyle="1" w:styleId="80F9D0510CE744949F32898F018ADE1C">
    <w:name w:val="80F9D0510CE744949F32898F018ADE1C"/>
    <w:rsid w:val="00E74535"/>
  </w:style>
  <w:style w:type="paragraph" w:customStyle="1" w:styleId="F471BF6445064FA183EC229C9C76143A">
    <w:name w:val="F471BF6445064FA183EC229C9C76143A"/>
    <w:rsid w:val="00E74535"/>
  </w:style>
  <w:style w:type="paragraph" w:customStyle="1" w:styleId="617E57B4D28249028E2F2CBFAC9F94E3">
    <w:name w:val="617E57B4D28249028E2F2CBFAC9F94E3"/>
    <w:rsid w:val="00E74535"/>
  </w:style>
  <w:style w:type="paragraph" w:customStyle="1" w:styleId="6D32DBA254DD4C759F20CC36D02EE357">
    <w:name w:val="6D32DBA254DD4C759F20CC36D02EE357"/>
    <w:rsid w:val="00E74535"/>
  </w:style>
  <w:style w:type="paragraph" w:customStyle="1" w:styleId="27751DAE02774590993D994F3212D2AB">
    <w:name w:val="27751DAE02774590993D994F3212D2AB"/>
    <w:rsid w:val="00E74535"/>
  </w:style>
  <w:style w:type="paragraph" w:customStyle="1" w:styleId="1E358ED3CCDD47EAAC6CDA74E90B8245">
    <w:name w:val="1E358ED3CCDD47EAAC6CDA74E90B8245"/>
    <w:rsid w:val="00E74535"/>
  </w:style>
  <w:style w:type="paragraph" w:customStyle="1" w:styleId="3DEFEE8EE197491FAA7892D5E7AD4F00">
    <w:name w:val="3DEFEE8EE197491FAA7892D5E7AD4F00"/>
    <w:rsid w:val="00E74535"/>
  </w:style>
  <w:style w:type="paragraph" w:customStyle="1" w:styleId="A3D1D01A1E7646609E3B71D432142D80">
    <w:name w:val="A3D1D01A1E7646609E3B71D432142D80"/>
    <w:rsid w:val="00E74535"/>
  </w:style>
  <w:style w:type="paragraph" w:customStyle="1" w:styleId="599A9632395D40F5A4BE3D8DC8A05829">
    <w:name w:val="599A9632395D40F5A4BE3D8DC8A05829"/>
    <w:rsid w:val="00E74535"/>
  </w:style>
  <w:style w:type="paragraph" w:customStyle="1" w:styleId="D5AD4D0138D24A7498DCAB5C2B5D0D7C">
    <w:name w:val="D5AD4D0138D24A7498DCAB5C2B5D0D7C"/>
    <w:rsid w:val="00E74535"/>
  </w:style>
  <w:style w:type="paragraph" w:customStyle="1" w:styleId="91C8B72A3BBB47869022A94773F594C9">
    <w:name w:val="91C8B72A3BBB47869022A94773F594C9"/>
    <w:rsid w:val="00E74535"/>
  </w:style>
  <w:style w:type="paragraph" w:customStyle="1" w:styleId="A0AD6EF76391498CBDAFE9925EB5E4BF">
    <w:name w:val="A0AD6EF76391498CBDAFE9925EB5E4BF"/>
    <w:rsid w:val="00E74535"/>
  </w:style>
  <w:style w:type="paragraph" w:customStyle="1" w:styleId="ECF1334ED702496D92D99C722CF5F104">
    <w:name w:val="ECF1334ED702496D92D99C722CF5F104"/>
    <w:rsid w:val="00E74535"/>
  </w:style>
  <w:style w:type="paragraph" w:customStyle="1" w:styleId="662A57900FBB44BF8345954B1DD62CBB">
    <w:name w:val="662A57900FBB44BF8345954B1DD62CBB"/>
    <w:rsid w:val="00E74535"/>
  </w:style>
  <w:style w:type="paragraph" w:customStyle="1" w:styleId="F9A86E1CE05C4540A4319A1270B8307D">
    <w:name w:val="F9A86E1CE05C4540A4319A1270B8307D"/>
    <w:rsid w:val="00E74535"/>
  </w:style>
  <w:style w:type="paragraph" w:customStyle="1" w:styleId="E4EDD28873DB4215AB783B127B8B7F48">
    <w:name w:val="E4EDD28873DB4215AB783B127B8B7F48"/>
    <w:rsid w:val="00E74535"/>
  </w:style>
  <w:style w:type="paragraph" w:customStyle="1" w:styleId="36DCEC5C1479471AA07EE4BA308CE798">
    <w:name w:val="36DCEC5C1479471AA07EE4BA308CE798"/>
    <w:rsid w:val="00E74535"/>
  </w:style>
  <w:style w:type="paragraph" w:customStyle="1" w:styleId="BE203B7EA8494714A0B5C9C79C641E7F">
    <w:name w:val="BE203B7EA8494714A0B5C9C79C641E7F"/>
    <w:rsid w:val="00E74535"/>
  </w:style>
  <w:style w:type="paragraph" w:customStyle="1" w:styleId="FA37ED90B7314DB19244F1C5602EB7EF">
    <w:name w:val="FA37ED90B7314DB19244F1C5602EB7EF"/>
    <w:rsid w:val="00E74535"/>
  </w:style>
  <w:style w:type="paragraph" w:customStyle="1" w:styleId="BB5C8D2A704640DFA1CE40068002103B">
    <w:name w:val="BB5C8D2A704640DFA1CE40068002103B"/>
    <w:rsid w:val="00E74535"/>
  </w:style>
  <w:style w:type="paragraph" w:customStyle="1" w:styleId="2CE95B6A5516415FA4984A415C666851">
    <w:name w:val="2CE95B6A5516415FA4984A415C666851"/>
    <w:rsid w:val="00E74535"/>
  </w:style>
  <w:style w:type="paragraph" w:customStyle="1" w:styleId="FB383843EEEA4DFDB23C867FC737B770">
    <w:name w:val="FB383843EEEA4DFDB23C867FC737B770"/>
    <w:rsid w:val="00E74535"/>
  </w:style>
  <w:style w:type="paragraph" w:customStyle="1" w:styleId="1DF3849123F848A9B734927FD5F0524E">
    <w:name w:val="1DF3849123F848A9B734927FD5F0524E"/>
    <w:rsid w:val="00E74535"/>
  </w:style>
  <w:style w:type="paragraph" w:customStyle="1" w:styleId="16313E043F4646B986378654D0A3E862">
    <w:name w:val="16313E043F4646B986378654D0A3E862"/>
    <w:rsid w:val="00E74535"/>
  </w:style>
  <w:style w:type="paragraph" w:customStyle="1" w:styleId="EB06665F8DFB4A18BE612C904A62B264">
    <w:name w:val="EB06665F8DFB4A18BE612C904A62B264"/>
    <w:rsid w:val="00E74535"/>
  </w:style>
  <w:style w:type="paragraph" w:customStyle="1" w:styleId="C42328F412BD4EF5A1CCA1CA9DBC0FE5">
    <w:name w:val="C42328F412BD4EF5A1CCA1CA9DBC0FE5"/>
    <w:rsid w:val="00E74535"/>
  </w:style>
  <w:style w:type="paragraph" w:customStyle="1" w:styleId="574CEBC66907448E8AC0300BB29FC381">
    <w:name w:val="574CEBC66907448E8AC0300BB29FC381"/>
    <w:rsid w:val="00E74535"/>
  </w:style>
  <w:style w:type="paragraph" w:customStyle="1" w:styleId="BB057DA952DE497E9C62CAFC9B5F4E4D">
    <w:name w:val="BB057DA952DE497E9C62CAFC9B5F4E4D"/>
    <w:rsid w:val="00E74535"/>
  </w:style>
  <w:style w:type="paragraph" w:customStyle="1" w:styleId="3B07C0F9F36F4F4C90E771F89D1C7D46">
    <w:name w:val="3B07C0F9F36F4F4C90E771F89D1C7D46"/>
    <w:rsid w:val="00E74535"/>
  </w:style>
  <w:style w:type="paragraph" w:customStyle="1" w:styleId="A77B5A1225A54EB197432049BA734A05">
    <w:name w:val="A77B5A1225A54EB197432049BA734A05"/>
    <w:rsid w:val="00E74535"/>
  </w:style>
  <w:style w:type="paragraph" w:customStyle="1" w:styleId="6F2068E5701A408DABAF85D651A21AA6">
    <w:name w:val="6F2068E5701A408DABAF85D651A21AA6"/>
    <w:rsid w:val="00E74535"/>
  </w:style>
  <w:style w:type="paragraph" w:customStyle="1" w:styleId="9247675F71CF40149C3211AAFDEF32C6">
    <w:name w:val="9247675F71CF40149C3211AAFDEF32C6"/>
    <w:rsid w:val="00E74535"/>
  </w:style>
  <w:style w:type="paragraph" w:customStyle="1" w:styleId="A58DB7F510AA445E9869DA854B4BDA70">
    <w:name w:val="A58DB7F510AA445E9869DA854B4BDA70"/>
    <w:rsid w:val="00E74535"/>
  </w:style>
  <w:style w:type="paragraph" w:customStyle="1" w:styleId="9E56C8E448A54D7486A86DABDEE53D52">
    <w:name w:val="9E56C8E448A54D7486A86DABDEE53D52"/>
    <w:rsid w:val="00E74535"/>
  </w:style>
  <w:style w:type="paragraph" w:customStyle="1" w:styleId="D93DA199D419436982A764E710419471">
    <w:name w:val="D93DA199D419436982A764E710419471"/>
    <w:rsid w:val="00E74535"/>
  </w:style>
  <w:style w:type="paragraph" w:customStyle="1" w:styleId="779E5B961F0D440290F9D564C905BAD0">
    <w:name w:val="779E5B961F0D440290F9D564C905BAD0"/>
    <w:rsid w:val="00E74535"/>
  </w:style>
  <w:style w:type="paragraph" w:customStyle="1" w:styleId="242BCB3FD17F4DD4A74426169EFBD407">
    <w:name w:val="242BCB3FD17F4DD4A74426169EFBD407"/>
    <w:rsid w:val="00E74535"/>
  </w:style>
  <w:style w:type="paragraph" w:customStyle="1" w:styleId="6457BA1DB10B456AB1BD95938EF8EEA0">
    <w:name w:val="6457BA1DB10B456AB1BD95938EF8EEA0"/>
    <w:rsid w:val="00E74535"/>
  </w:style>
  <w:style w:type="paragraph" w:customStyle="1" w:styleId="194B2F9EAC984D41A692849DA063033A">
    <w:name w:val="194B2F9EAC984D41A692849DA063033A"/>
    <w:rsid w:val="00E74535"/>
  </w:style>
  <w:style w:type="paragraph" w:customStyle="1" w:styleId="0612D9C090244633AA7DE582DB5B8239">
    <w:name w:val="0612D9C090244633AA7DE582DB5B8239"/>
    <w:rsid w:val="00E74535"/>
  </w:style>
  <w:style w:type="paragraph" w:customStyle="1" w:styleId="43F7DB57C75C4382B303ABAE6135E712">
    <w:name w:val="43F7DB57C75C4382B303ABAE6135E712"/>
    <w:rsid w:val="00E74535"/>
  </w:style>
  <w:style w:type="paragraph" w:customStyle="1" w:styleId="3A4E653C8CAB4A1AA52A6286B5583348">
    <w:name w:val="3A4E653C8CAB4A1AA52A6286B5583348"/>
    <w:rsid w:val="00E74535"/>
  </w:style>
  <w:style w:type="paragraph" w:customStyle="1" w:styleId="4A1809BDF085445986E08EA8FC4C31BE">
    <w:name w:val="4A1809BDF085445986E08EA8FC4C31BE"/>
    <w:rsid w:val="00E74535"/>
  </w:style>
  <w:style w:type="paragraph" w:customStyle="1" w:styleId="6343C2BCCDE249AD887B76E795EB3C53">
    <w:name w:val="6343C2BCCDE249AD887B76E795EB3C53"/>
    <w:rsid w:val="00E74535"/>
  </w:style>
  <w:style w:type="paragraph" w:customStyle="1" w:styleId="BF3A6EC0366C425BAB564D81D0255FE2">
    <w:name w:val="BF3A6EC0366C425BAB564D81D0255FE2"/>
    <w:rsid w:val="00E74535"/>
  </w:style>
  <w:style w:type="paragraph" w:customStyle="1" w:styleId="18CF3BA7275243B0B0E67EBC7C4E0875">
    <w:name w:val="18CF3BA7275243B0B0E67EBC7C4E0875"/>
    <w:rsid w:val="00E74535"/>
  </w:style>
  <w:style w:type="paragraph" w:customStyle="1" w:styleId="044FFC65862A49DEB6E59E0B5284BDF4">
    <w:name w:val="044FFC65862A49DEB6E59E0B5284BDF4"/>
    <w:rsid w:val="00E74535"/>
  </w:style>
  <w:style w:type="paragraph" w:customStyle="1" w:styleId="C6D0CCA67FBA4B70BEA4E62480CC32E9">
    <w:name w:val="C6D0CCA67FBA4B70BEA4E62480CC32E9"/>
    <w:rsid w:val="00E74535"/>
  </w:style>
  <w:style w:type="paragraph" w:customStyle="1" w:styleId="D369B3472F424F0F88FE1A67C8B671A4">
    <w:name w:val="D369B3472F424F0F88FE1A67C8B671A4"/>
    <w:rsid w:val="00E74535"/>
  </w:style>
  <w:style w:type="paragraph" w:customStyle="1" w:styleId="7D3D7BCDCA804B78ABF618E3D3C48485">
    <w:name w:val="7D3D7BCDCA804B78ABF618E3D3C48485"/>
    <w:rsid w:val="00E74535"/>
  </w:style>
  <w:style w:type="paragraph" w:customStyle="1" w:styleId="841A3DEB9148498481724B1128EB1FAF">
    <w:name w:val="841A3DEB9148498481724B1128EB1FAF"/>
    <w:rsid w:val="00E74535"/>
  </w:style>
  <w:style w:type="paragraph" w:customStyle="1" w:styleId="3BFD4E289AB14065B21BC1F5BEFE17B7">
    <w:name w:val="3BFD4E289AB14065B21BC1F5BEFE17B7"/>
    <w:rsid w:val="00E74535"/>
  </w:style>
  <w:style w:type="paragraph" w:customStyle="1" w:styleId="2A27FF9FE79F48ED803163982189EEBA">
    <w:name w:val="2A27FF9FE79F48ED803163982189EEBA"/>
    <w:rsid w:val="00E74535"/>
  </w:style>
  <w:style w:type="paragraph" w:customStyle="1" w:styleId="DB8915AA4547486E986FE24997FC2964">
    <w:name w:val="DB8915AA4547486E986FE24997FC2964"/>
    <w:rsid w:val="00E74535"/>
  </w:style>
  <w:style w:type="paragraph" w:customStyle="1" w:styleId="EA81C8163D8144C391499AACAF405D2C">
    <w:name w:val="EA81C8163D8144C391499AACAF405D2C"/>
    <w:rsid w:val="00E74535"/>
  </w:style>
  <w:style w:type="paragraph" w:customStyle="1" w:styleId="A7823395AFC144F5A970B1DB432A72CA">
    <w:name w:val="A7823395AFC144F5A970B1DB432A72CA"/>
    <w:rsid w:val="00E74535"/>
  </w:style>
  <w:style w:type="paragraph" w:customStyle="1" w:styleId="F9E60F52E17B488BA9D37CA7135D7902">
    <w:name w:val="F9E60F52E17B488BA9D37CA7135D7902"/>
    <w:rsid w:val="00E74535"/>
  </w:style>
  <w:style w:type="paragraph" w:customStyle="1" w:styleId="8D4A291F1753467B8444CB0ECE0C3C98">
    <w:name w:val="8D4A291F1753467B8444CB0ECE0C3C98"/>
    <w:rsid w:val="00E74535"/>
  </w:style>
  <w:style w:type="paragraph" w:customStyle="1" w:styleId="B72C54E266144B7FB2035B229FB26366">
    <w:name w:val="B72C54E266144B7FB2035B229FB26366"/>
    <w:rsid w:val="00E74535"/>
  </w:style>
  <w:style w:type="paragraph" w:customStyle="1" w:styleId="41C36DD9715648E38914AA2463AB4D1F">
    <w:name w:val="41C36DD9715648E38914AA2463AB4D1F"/>
    <w:rsid w:val="00E74535"/>
  </w:style>
  <w:style w:type="paragraph" w:customStyle="1" w:styleId="8C323294CF1840969CB69CEE0694A189">
    <w:name w:val="8C323294CF1840969CB69CEE0694A189"/>
    <w:rsid w:val="00E74535"/>
  </w:style>
  <w:style w:type="paragraph" w:customStyle="1" w:styleId="9DAEDB9D39084076BC38059EA3A533A9">
    <w:name w:val="9DAEDB9D39084076BC38059EA3A533A9"/>
    <w:rsid w:val="00E74535"/>
  </w:style>
  <w:style w:type="paragraph" w:customStyle="1" w:styleId="7FC6FCF3C0AD47C49F2433F9ABC88F4D">
    <w:name w:val="7FC6FCF3C0AD47C49F2433F9ABC88F4D"/>
    <w:rsid w:val="00E74535"/>
  </w:style>
  <w:style w:type="paragraph" w:customStyle="1" w:styleId="1AF46A38C57049BA96225CEFD04CED2B">
    <w:name w:val="1AF46A38C57049BA96225CEFD04CED2B"/>
    <w:rsid w:val="00E74535"/>
  </w:style>
  <w:style w:type="paragraph" w:customStyle="1" w:styleId="15D24A6DE0F6465D82D35023016F64F3">
    <w:name w:val="15D24A6DE0F6465D82D35023016F64F3"/>
    <w:rsid w:val="00E74535"/>
  </w:style>
  <w:style w:type="paragraph" w:customStyle="1" w:styleId="F9E0B65ACE0A47839BAA6F346B6A8B18">
    <w:name w:val="F9E0B65ACE0A47839BAA6F346B6A8B18"/>
    <w:rsid w:val="00E74535"/>
  </w:style>
  <w:style w:type="paragraph" w:customStyle="1" w:styleId="3D6E512CB4404634AA6E96848504B544">
    <w:name w:val="3D6E512CB4404634AA6E96848504B544"/>
    <w:rsid w:val="00E74535"/>
  </w:style>
  <w:style w:type="paragraph" w:customStyle="1" w:styleId="51662862BECF4BBD9FA3A79D187C0699">
    <w:name w:val="51662862BECF4BBD9FA3A79D187C0699"/>
    <w:rsid w:val="00E74535"/>
  </w:style>
  <w:style w:type="paragraph" w:customStyle="1" w:styleId="C4719F8A4ECA40058C374DC7FE6541FB">
    <w:name w:val="C4719F8A4ECA40058C374DC7FE6541FB"/>
    <w:rsid w:val="00E74535"/>
  </w:style>
  <w:style w:type="paragraph" w:customStyle="1" w:styleId="2C89925F3DBC450B8BE98916506E796D">
    <w:name w:val="2C89925F3DBC450B8BE98916506E796D"/>
    <w:rsid w:val="00E74535"/>
  </w:style>
  <w:style w:type="paragraph" w:customStyle="1" w:styleId="3C0A954447544E7996988073C89C0243">
    <w:name w:val="3C0A954447544E7996988073C89C0243"/>
    <w:rsid w:val="00E74535"/>
  </w:style>
  <w:style w:type="paragraph" w:customStyle="1" w:styleId="439960A96DB447D793F6C0B494024748">
    <w:name w:val="439960A96DB447D793F6C0B494024748"/>
    <w:rsid w:val="00E74535"/>
  </w:style>
  <w:style w:type="paragraph" w:customStyle="1" w:styleId="07E2BBFC48BF4BDB8297EB2BF2776A62">
    <w:name w:val="07E2BBFC48BF4BDB8297EB2BF2776A62"/>
    <w:rsid w:val="00E74535"/>
  </w:style>
  <w:style w:type="paragraph" w:customStyle="1" w:styleId="2149542F78AA4A95A0BDD11D4E3F17C7">
    <w:name w:val="2149542F78AA4A95A0BDD11D4E3F17C7"/>
    <w:rsid w:val="00E74535"/>
  </w:style>
  <w:style w:type="paragraph" w:customStyle="1" w:styleId="EEFFAC2F445C4BD19365A79ED089E302">
    <w:name w:val="EEFFAC2F445C4BD19365A79ED089E302"/>
    <w:rsid w:val="00E74535"/>
  </w:style>
  <w:style w:type="paragraph" w:customStyle="1" w:styleId="B2AE7C0EF7904CA6B5CF26E989E584BA">
    <w:name w:val="B2AE7C0EF7904CA6B5CF26E989E584BA"/>
    <w:rsid w:val="00E74535"/>
  </w:style>
  <w:style w:type="paragraph" w:customStyle="1" w:styleId="8F6CC73373F443A1B27EA19309CA8AF9">
    <w:name w:val="8F6CC73373F443A1B27EA19309CA8AF9"/>
    <w:rsid w:val="00E74535"/>
  </w:style>
  <w:style w:type="paragraph" w:customStyle="1" w:styleId="74AE2F4A6E924E718C6962F2C0971D08">
    <w:name w:val="74AE2F4A6E924E718C6962F2C0971D08"/>
    <w:rsid w:val="00E74535"/>
  </w:style>
  <w:style w:type="paragraph" w:customStyle="1" w:styleId="ACAC049B80F0425ABAC789262B53DD8B">
    <w:name w:val="ACAC049B80F0425ABAC789262B53DD8B"/>
    <w:rsid w:val="00E74535"/>
  </w:style>
  <w:style w:type="paragraph" w:customStyle="1" w:styleId="BE0795396E174820A1A59D0D7251CA45">
    <w:name w:val="BE0795396E174820A1A59D0D7251CA45"/>
    <w:rsid w:val="00E74535"/>
  </w:style>
  <w:style w:type="paragraph" w:customStyle="1" w:styleId="361CC02A052B4B13BAFD5D31CB388D84">
    <w:name w:val="361CC02A052B4B13BAFD5D31CB388D84"/>
    <w:rsid w:val="00E74535"/>
  </w:style>
  <w:style w:type="paragraph" w:customStyle="1" w:styleId="79B0E86D88C040048DBBB85EAE24549E">
    <w:name w:val="79B0E86D88C040048DBBB85EAE24549E"/>
    <w:rsid w:val="00E74535"/>
  </w:style>
  <w:style w:type="paragraph" w:customStyle="1" w:styleId="913C20473AF64D3AA1072D75B85A6E76">
    <w:name w:val="913C20473AF64D3AA1072D75B85A6E76"/>
    <w:rsid w:val="000C4A13"/>
  </w:style>
  <w:style w:type="paragraph" w:customStyle="1" w:styleId="D62666D6BD6743BAA71BE50FC411633A">
    <w:name w:val="D62666D6BD6743BAA71BE50FC411633A"/>
    <w:rsid w:val="000C4A13"/>
  </w:style>
  <w:style w:type="paragraph" w:customStyle="1" w:styleId="3AA882211DE747168B697295FBC018BE">
    <w:name w:val="3AA882211DE747168B697295FBC018BE"/>
    <w:rsid w:val="000C4A13"/>
  </w:style>
  <w:style w:type="paragraph" w:customStyle="1" w:styleId="931058C1F0434E2FB4CF0F9B038403EF">
    <w:name w:val="931058C1F0434E2FB4CF0F9B038403EF"/>
    <w:rsid w:val="000C4A13"/>
  </w:style>
  <w:style w:type="paragraph" w:customStyle="1" w:styleId="16A4B0F235924CE6A9E578722A508F86">
    <w:name w:val="16A4B0F235924CE6A9E578722A508F86"/>
    <w:rsid w:val="000C4A13"/>
  </w:style>
  <w:style w:type="paragraph" w:customStyle="1" w:styleId="A8B27B7B05754C8F953977A5503EB376">
    <w:name w:val="A8B27B7B05754C8F953977A5503EB376"/>
    <w:rsid w:val="000C4A13"/>
  </w:style>
  <w:style w:type="paragraph" w:customStyle="1" w:styleId="E5DAAA34C99F4A488FC3650DEAAC2078">
    <w:name w:val="E5DAAA34C99F4A488FC3650DEAAC2078"/>
    <w:rsid w:val="000C4A13"/>
  </w:style>
  <w:style w:type="paragraph" w:customStyle="1" w:styleId="73DA11A26C8340BAB01CDE50272FB2E7">
    <w:name w:val="73DA11A26C8340BAB01CDE50272FB2E7"/>
    <w:rsid w:val="000C4A13"/>
  </w:style>
  <w:style w:type="paragraph" w:customStyle="1" w:styleId="45EB297514D94F27B1B9DCA84A649579">
    <w:name w:val="45EB297514D94F27B1B9DCA84A649579"/>
    <w:rsid w:val="000C4A13"/>
  </w:style>
  <w:style w:type="paragraph" w:customStyle="1" w:styleId="6FC0A1D7312A4918AD99CAC087D44BD8">
    <w:name w:val="6FC0A1D7312A4918AD99CAC087D44BD8"/>
    <w:rsid w:val="000C4A13"/>
  </w:style>
  <w:style w:type="paragraph" w:customStyle="1" w:styleId="D2B54BF8BFF642E7B21D2A089BED65CC">
    <w:name w:val="D2B54BF8BFF642E7B21D2A089BED65CC"/>
    <w:rsid w:val="000C4A13"/>
  </w:style>
  <w:style w:type="paragraph" w:customStyle="1" w:styleId="D61B6638306049C3BAE0C04F7F72FB51">
    <w:name w:val="D61B6638306049C3BAE0C04F7F72FB51"/>
    <w:rsid w:val="000C4A13"/>
  </w:style>
  <w:style w:type="paragraph" w:customStyle="1" w:styleId="0849920D881F4DB1A2DC57119B7AFE2D">
    <w:name w:val="0849920D881F4DB1A2DC57119B7AFE2D"/>
    <w:rsid w:val="000C4A13"/>
  </w:style>
  <w:style w:type="paragraph" w:customStyle="1" w:styleId="D95A5888C007458F9F04396A38ABBA73">
    <w:name w:val="D95A5888C007458F9F04396A38ABBA73"/>
    <w:rsid w:val="000C4A13"/>
  </w:style>
  <w:style w:type="paragraph" w:customStyle="1" w:styleId="4CB6A35440A34007BA31CB7F11939677">
    <w:name w:val="4CB6A35440A34007BA31CB7F11939677"/>
    <w:rsid w:val="000C4A13"/>
  </w:style>
  <w:style w:type="paragraph" w:customStyle="1" w:styleId="45D8B58A1306456BBC2B82BEA6E42214">
    <w:name w:val="45D8B58A1306456BBC2B82BEA6E42214"/>
    <w:rsid w:val="000C4A13"/>
  </w:style>
  <w:style w:type="paragraph" w:customStyle="1" w:styleId="295B2781EC79448DA4159FD46586E3D1">
    <w:name w:val="295B2781EC79448DA4159FD46586E3D1"/>
    <w:rsid w:val="000C4A13"/>
  </w:style>
  <w:style w:type="paragraph" w:customStyle="1" w:styleId="14C0C72B0670485F940970E083B46188">
    <w:name w:val="14C0C72B0670485F940970E083B46188"/>
    <w:rsid w:val="000C4A13"/>
  </w:style>
  <w:style w:type="paragraph" w:customStyle="1" w:styleId="1C9DD8CBD3CE4E2BB596E858A68198E0">
    <w:name w:val="1C9DD8CBD3CE4E2BB596E858A68198E0"/>
    <w:rsid w:val="000C4A13"/>
  </w:style>
  <w:style w:type="paragraph" w:customStyle="1" w:styleId="42392EA0923C4D409AB1EBBBF0CEDFFF">
    <w:name w:val="42392EA0923C4D409AB1EBBBF0CEDFFF"/>
    <w:rsid w:val="000C4A13"/>
  </w:style>
  <w:style w:type="paragraph" w:customStyle="1" w:styleId="BB984D39385B4AA19A7F38CBD1C4B40E">
    <w:name w:val="BB984D39385B4AA19A7F38CBD1C4B40E"/>
    <w:rsid w:val="000C4A13"/>
  </w:style>
  <w:style w:type="paragraph" w:customStyle="1" w:styleId="0E7AE6F4E5024365A23C8B4FF78941EC">
    <w:name w:val="0E7AE6F4E5024365A23C8B4FF78941EC"/>
    <w:rsid w:val="000C4A13"/>
  </w:style>
  <w:style w:type="paragraph" w:customStyle="1" w:styleId="5506F6AD97194F6B858A90902703F89D">
    <w:name w:val="5506F6AD97194F6B858A90902703F89D"/>
    <w:rsid w:val="000C4A13"/>
  </w:style>
  <w:style w:type="paragraph" w:customStyle="1" w:styleId="7FE894139BEC4424A3FABEEBAA0EBDF5">
    <w:name w:val="7FE894139BEC4424A3FABEEBAA0EBDF5"/>
    <w:rsid w:val="000C4A13"/>
  </w:style>
  <w:style w:type="paragraph" w:customStyle="1" w:styleId="7EE277035A304D6292AA161643CA1C6C">
    <w:name w:val="7EE277035A304D6292AA161643CA1C6C"/>
    <w:rsid w:val="000C4A13"/>
  </w:style>
  <w:style w:type="paragraph" w:customStyle="1" w:styleId="FD1C3926D65E4263B0A522DA4A71396A">
    <w:name w:val="FD1C3926D65E4263B0A522DA4A71396A"/>
    <w:rsid w:val="000C4A13"/>
  </w:style>
  <w:style w:type="paragraph" w:customStyle="1" w:styleId="73C1874EDCCE4928A8CDC629C42F17E6">
    <w:name w:val="73C1874EDCCE4928A8CDC629C42F17E6"/>
    <w:rsid w:val="000C4A13"/>
  </w:style>
  <w:style w:type="paragraph" w:customStyle="1" w:styleId="9EF69AFA178441AEB8EE8CD791FCE6A5">
    <w:name w:val="9EF69AFA178441AEB8EE8CD791FCE6A5"/>
    <w:rsid w:val="000C4A13"/>
  </w:style>
  <w:style w:type="paragraph" w:customStyle="1" w:styleId="87E5E5CE250242AAB27F3E1ED47A3682">
    <w:name w:val="87E5E5CE250242AAB27F3E1ED47A3682"/>
    <w:rsid w:val="000C4A13"/>
  </w:style>
  <w:style w:type="paragraph" w:customStyle="1" w:styleId="C7C9897228A14F8885A36B1438BA3A1A">
    <w:name w:val="C7C9897228A14F8885A36B1438BA3A1A"/>
    <w:rsid w:val="000C4A13"/>
  </w:style>
  <w:style w:type="paragraph" w:customStyle="1" w:styleId="9F099179F03E4F07AF460ADBEC85783A">
    <w:name w:val="9F099179F03E4F07AF460ADBEC85783A"/>
    <w:rsid w:val="000C4A13"/>
  </w:style>
  <w:style w:type="paragraph" w:customStyle="1" w:styleId="E3F0EA4F52AB45758D935DAE3600735F">
    <w:name w:val="E3F0EA4F52AB45758D935DAE3600735F"/>
    <w:rsid w:val="000C4A13"/>
  </w:style>
  <w:style w:type="paragraph" w:customStyle="1" w:styleId="93862BBCE1F64F03AA11241A4D5D5E55">
    <w:name w:val="93862BBCE1F64F03AA11241A4D5D5E55"/>
    <w:rsid w:val="000C4A13"/>
  </w:style>
  <w:style w:type="paragraph" w:customStyle="1" w:styleId="82F318671B9849F99DA0000DDFD24DE8">
    <w:name w:val="82F318671B9849F99DA0000DDFD24DE8"/>
    <w:rsid w:val="000C4A13"/>
  </w:style>
  <w:style w:type="paragraph" w:customStyle="1" w:styleId="AB7C37137D7F4F4B802B3D88DC3D782F">
    <w:name w:val="AB7C37137D7F4F4B802B3D88DC3D782F"/>
    <w:rsid w:val="000C4A13"/>
  </w:style>
  <w:style w:type="paragraph" w:customStyle="1" w:styleId="8E97047694714FABA30F562A710780D2">
    <w:name w:val="8E97047694714FABA30F562A710780D2"/>
    <w:rsid w:val="000C4A13"/>
  </w:style>
  <w:style w:type="paragraph" w:customStyle="1" w:styleId="F5974963D6A14EE880BDEF4547DBFDE3">
    <w:name w:val="F5974963D6A14EE880BDEF4547DBFDE3"/>
    <w:rsid w:val="000C4A13"/>
  </w:style>
  <w:style w:type="paragraph" w:customStyle="1" w:styleId="062E8092D978420AA79FBECE4F02C12D">
    <w:name w:val="062E8092D978420AA79FBECE4F02C12D"/>
    <w:rsid w:val="000C4A13"/>
  </w:style>
  <w:style w:type="paragraph" w:customStyle="1" w:styleId="28CA614AA3CB4944B1B2C3405FB5FF56">
    <w:name w:val="28CA614AA3CB4944B1B2C3405FB5FF56"/>
    <w:rsid w:val="000C4A13"/>
  </w:style>
  <w:style w:type="paragraph" w:customStyle="1" w:styleId="04709144B85D40B893CA09CA0AA99DE6">
    <w:name w:val="04709144B85D40B893CA09CA0AA99DE6"/>
    <w:rsid w:val="000C4A13"/>
  </w:style>
  <w:style w:type="paragraph" w:customStyle="1" w:styleId="10019B129149456FA88E133B0E35B014">
    <w:name w:val="10019B129149456FA88E133B0E35B014"/>
    <w:rsid w:val="000C4A13"/>
  </w:style>
  <w:style w:type="paragraph" w:customStyle="1" w:styleId="D9166EE69CE343F69C4C4E1B9932C3A6">
    <w:name w:val="D9166EE69CE343F69C4C4E1B9932C3A6"/>
    <w:rsid w:val="000C4A13"/>
  </w:style>
  <w:style w:type="paragraph" w:customStyle="1" w:styleId="C5DAF0C3E0B24921B918B41E90BF3A2E">
    <w:name w:val="C5DAF0C3E0B24921B918B41E90BF3A2E"/>
    <w:rsid w:val="000C4A13"/>
  </w:style>
  <w:style w:type="paragraph" w:customStyle="1" w:styleId="7BDEA2E2FBE24E42AC94FECD43341614">
    <w:name w:val="7BDEA2E2FBE24E42AC94FECD43341614"/>
    <w:rsid w:val="000C4A13"/>
  </w:style>
  <w:style w:type="paragraph" w:customStyle="1" w:styleId="834B9D2F7CB149C89A8AA330F6F501C3">
    <w:name w:val="834B9D2F7CB149C89A8AA330F6F501C3"/>
    <w:rsid w:val="000C4A13"/>
  </w:style>
  <w:style w:type="paragraph" w:customStyle="1" w:styleId="E652A17A5F754AA380224D81EE27E64D">
    <w:name w:val="E652A17A5F754AA380224D81EE27E64D"/>
    <w:rsid w:val="000C4A13"/>
  </w:style>
  <w:style w:type="paragraph" w:customStyle="1" w:styleId="CC86D8A634214375BE09000A9AE57CC5">
    <w:name w:val="CC86D8A634214375BE09000A9AE57CC5"/>
    <w:rsid w:val="000C4A13"/>
  </w:style>
  <w:style w:type="paragraph" w:customStyle="1" w:styleId="2A819BEBF4A04F2A8C70CCD5C3CDAFA8">
    <w:name w:val="2A819BEBF4A04F2A8C70CCD5C3CDAFA8"/>
    <w:rsid w:val="000C4A13"/>
  </w:style>
  <w:style w:type="paragraph" w:customStyle="1" w:styleId="024CE0440D414922A1152F2B640916F7">
    <w:name w:val="024CE0440D414922A1152F2B640916F7"/>
    <w:rsid w:val="000C4A13"/>
  </w:style>
  <w:style w:type="paragraph" w:customStyle="1" w:styleId="B48592E0535149D9B08F4B800B18428B">
    <w:name w:val="B48592E0535149D9B08F4B800B18428B"/>
    <w:rsid w:val="000C4A13"/>
  </w:style>
  <w:style w:type="paragraph" w:customStyle="1" w:styleId="78AAD1D7117F49709A237A4EDE318222">
    <w:name w:val="78AAD1D7117F49709A237A4EDE318222"/>
    <w:rsid w:val="000C4A13"/>
  </w:style>
  <w:style w:type="paragraph" w:customStyle="1" w:styleId="5EF57ABA56214E52925D71A672B50C23">
    <w:name w:val="5EF57ABA56214E52925D71A672B50C23"/>
    <w:rsid w:val="000C4A13"/>
  </w:style>
  <w:style w:type="paragraph" w:customStyle="1" w:styleId="66F403F9EA4E472D999A742DEC8F3735">
    <w:name w:val="66F403F9EA4E472D999A742DEC8F3735"/>
    <w:rsid w:val="000C4A13"/>
  </w:style>
  <w:style w:type="paragraph" w:customStyle="1" w:styleId="5384A9F032474D649029B12B464C342B">
    <w:name w:val="5384A9F032474D649029B12B464C342B"/>
    <w:rsid w:val="000C4A13"/>
  </w:style>
  <w:style w:type="paragraph" w:customStyle="1" w:styleId="33C85994306B4C208BAF6632F3231515">
    <w:name w:val="33C85994306B4C208BAF6632F3231515"/>
    <w:rsid w:val="000C4A13"/>
  </w:style>
  <w:style w:type="paragraph" w:customStyle="1" w:styleId="D5EEEE025CC04DF283295738E0ABA327">
    <w:name w:val="D5EEEE025CC04DF283295738E0ABA327"/>
    <w:rsid w:val="000C4A13"/>
  </w:style>
  <w:style w:type="paragraph" w:customStyle="1" w:styleId="8604EE7B3D544866A3309B7DC8088FA1">
    <w:name w:val="8604EE7B3D544866A3309B7DC8088FA1"/>
    <w:rsid w:val="000C4A13"/>
  </w:style>
  <w:style w:type="paragraph" w:customStyle="1" w:styleId="3B3F53CE684D44D186BDF1AA726F0E0B">
    <w:name w:val="3B3F53CE684D44D186BDF1AA726F0E0B"/>
    <w:rsid w:val="000C4A13"/>
  </w:style>
  <w:style w:type="paragraph" w:customStyle="1" w:styleId="AF4F2A31974D4AAD9ED0A3F0B561EB17">
    <w:name w:val="AF4F2A31974D4AAD9ED0A3F0B561EB17"/>
    <w:rsid w:val="000C4A13"/>
  </w:style>
  <w:style w:type="paragraph" w:customStyle="1" w:styleId="CD2DE79188F04F7B84A876155E7131D6">
    <w:name w:val="CD2DE79188F04F7B84A876155E7131D6"/>
    <w:rsid w:val="000C4A13"/>
  </w:style>
  <w:style w:type="paragraph" w:customStyle="1" w:styleId="2E011592256D42C7BD04AD5E5E9D7694">
    <w:name w:val="2E011592256D42C7BD04AD5E5E9D7694"/>
    <w:rsid w:val="000C4A13"/>
  </w:style>
  <w:style w:type="paragraph" w:customStyle="1" w:styleId="0F2E462BD0674072A967CD6C8F9D8476">
    <w:name w:val="0F2E462BD0674072A967CD6C8F9D8476"/>
    <w:rsid w:val="000C4A13"/>
  </w:style>
  <w:style w:type="paragraph" w:customStyle="1" w:styleId="299137BD22214F74854289B1BB11828C">
    <w:name w:val="299137BD22214F74854289B1BB11828C"/>
    <w:rsid w:val="000C4A13"/>
  </w:style>
  <w:style w:type="paragraph" w:customStyle="1" w:styleId="70764AD43E3940778D2E15CB1A56B8DC">
    <w:name w:val="70764AD43E3940778D2E15CB1A56B8DC"/>
    <w:rsid w:val="000C4A13"/>
  </w:style>
  <w:style w:type="paragraph" w:customStyle="1" w:styleId="10940B291DF34D08AB2D9DB9FADF30A0">
    <w:name w:val="10940B291DF34D08AB2D9DB9FADF30A0"/>
    <w:rsid w:val="000C4A13"/>
  </w:style>
  <w:style w:type="paragraph" w:customStyle="1" w:styleId="6103E7F81519479180C4A647A0BAED0C">
    <w:name w:val="6103E7F81519479180C4A647A0BAED0C"/>
    <w:rsid w:val="000C4A13"/>
  </w:style>
  <w:style w:type="paragraph" w:customStyle="1" w:styleId="85684DD0093247848206A4088ADE827B">
    <w:name w:val="85684DD0093247848206A4088ADE827B"/>
    <w:rsid w:val="000C4A13"/>
  </w:style>
  <w:style w:type="paragraph" w:customStyle="1" w:styleId="2F26912100514DB4A30860FF7AC36BCF">
    <w:name w:val="2F26912100514DB4A30860FF7AC36BCF"/>
    <w:rsid w:val="000C4A13"/>
  </w:style>
  <w:style w:type="paragraph" w:customStyle="1" w:styleId="6F2890297BBE4F4AB86A70188BA7FA5B">
    <w:name w:val="6F2890297BBE4F4AB86A70188BA7FA5B"/>
    <w:rsid w:val="000C4A13"/>
  </w:style>
  <w:style w:type="paragraph" w:customStyle="1" w:styleId="1C4C1FBC85404410842944FEC5700ED6">
    <w:name w:val="1C4C1FBC85404410842944FEC5700ED6"/>
    <w:rsid w:val="000C4A13"/>
  </w:style>
  <w:style w:type="paragraph" w:customStyle="1" w:styleId="2DC68D53C4C74393A33ECC8B8AE50C61">
    <w:name w:val="2DC68D53C4C74393A33ECC8B8AE50C61"/>
    <w:rsid w:val="000C4A13"/>
  </w:style>
  <w:style w:type="paragraph" w:customStyle="1" w:styleId="5A0A98A0B4724E4A8FB767A80E839039">
    <w:name w:val="5A0A98A0B4724E4A8FB767A80E839039"/>
    <w:rsid w:val="000C4A13"/>
  </w:style>
  <w:style w:type="paragraph" w:customStyle="1" w:styleId="947A210159934BBB9D3FC0A56502014E">
    <w:name w:val="947A210159934BBB9D3FC0A56502014E"/>
    <w:rsid w:val="000C4A13"/>
  </w:style>
  <w:style w:type="paragraph" w:customStyle="1" w:styleId="2B084DA5A21142B6B14BC9212D4193CB">
    <w:name w:val="2B084DA5A21142B6B14BC9212D4193CB"/>
    <w:rsid w:val="000C4A13"/>
  </w:style>
  <w:style w:type="paragraph" w:customStyle="1" w:styleId="F2ED44B47FBE48C09CCEC047EA21B305">
    <w:name w:val="F2ED44B47FBE48C09CCEC047EA21B305"/>
    <w:rsid w:val="000C4A13"/>
  </w:style>
  <w:style w:type="paragraph" w:customStyle="1" w:styleId="A297581002D445C1B3DA1560B3C0E813">
    <w:name w:val="A297581002D445C1B3DA1560B3C0E813"/>
    <w:rsid w:val="000C4A13"/>
  </w:style>
  <w:style w:type="paragraph" w:customStyle="1" w:styleId="FCFDE376B39E4B99A0A170642CC6F983">
    <w:name w:val="FCFDE376B39E4B99A0A170642CC6F983"/>
    <w:rsid w:val="000C4A13"/>
  </w:style>
  <w:style w:type="paragraph" w:customStyle="1" w:styleId="07DFB795163A4FDEB5A3D72158B87FA7">
    <w:name w:val="07DFB795163A4FDEB5A3D72158B87FA7"/>
    <w:rsid w:val="000C4A13"/>
  </w:style>
  <w:style w:type="paragraph" w:customStyle="1" w:styleId="87C5F21EE8394C429DCA202956FE5457">
    <w:name w:val="87C5F21EE8394C429DCA202956FE5457"/>
    <w:rsid w:val="000C4A13"/>
  </w:style>
  <w:style w:type="paragraph" w:customStyle="1" w:styleId="A4363570D02F483797B8E59050625554">
    <w:name w:val="A4363570D02F483797B8E59050625554"/>
    <w:rsid w:val="000C4A13"/>
  </w:style>
  <w:style w:type="paragraph" w:customStyle="1" w:styleId="753EC1AD9A104386A34D7754741E6A43">
    <w:name w:val="753EC1AD9A104386A34D7754741E6A43"/>
    <w:rsid w:val="000C4A13"/>
  </w:style>
  <w:style w:type="paragraph" w:customStyle="1" w:styleId="C36179B63DD248D28B0E5AB00D339A3E">
    <w:name w:val="C36179B63DD248D28B0E5AB00D339A3E"/>
    <w:rsid w:val="000C4A13"/>
  </w:style>
  <w:style w:type="paragraph" w:customStyle="1" w:styleId="F7F30F2A95344BE79074579D85F375A3">
    <w:name w:val="F7F30F2A95344BE79074579D85F375A3"/>
    <w:rsid w:val="000C4A13"/>
  </w:style>
  <w:style w:type="paragraph" w:customStyle="1" w:styleId="11B04C90ACFC47008431C55AEFD76BFB">
    <w:name w:val="11B04C90ACFC47008431C55AEFD76BFB"/>
    <w:rsid w:val="000C4A13"/>
  </w:style>
  <w:style w:type="paragraph" w:customStyle="1" w:styleId="8794A256869F4BBBAD6AC39FCD50B474">
    <w:name w:val="8794A256869F4BBBAD6AC39FCD50B474"/>
    <w:rsid w:val="000C4A13"/>
  </w:style>
  <w:style w:type="paragraph" w:customStyle="1" w:styleId="1141FBB7009F4E7D9D997AB9C8DE2144">
    <w:name w:val="1141FBB7009F4E7D9D997AB9C8DE2144"/>
    <w:rsid w:val="000C4A13"/>
  </w:style>
  <w:style w:type="paragraph" w:customStyle="1" w:styleId="73DC35D6A76C49C3851E4055ED780584">
    <w:name w:val="73DC35D6A76C49C3851E4055ED780584"/>
    <w:rsid w:val="000C4A13"/>
  </w:style>
  <w:style w:type="paragraph" w:customStyle="1" w:styleId="20D487C84ECC43A7975BAA818355D3B3">
    <w:name w:val="20D487C84ECC43A7975BAA818355D3B3"/>
    <w:rsid w:val="000C4A13"/>
  </w:style>
  <w:style w:type="paragraph" w:customStyle="1" w:styleId="EEEC6D654810489D9764BB0CA63780BE">
    <w:name w:val="EEEC6D654810489D9764BB0CA63780BE"/>
    <w:rsid w:val="000C4A13"/>
  </w:style>
  <w:style w:type="paragraph" w:customStyle="1" w:styleId="1679261A980C4AEBBE7AFBFB630AAC43">
    <w:name w:val="1679261A980C4AEBBE7AFBFB630AAC43"/>
    <w:rsid w:val="000C4A13"/>
  </w:style>
  <w:style w:type="paragraph" w:customStyle="1" w:styleId="BBBB60678CFE432AA7625CA986FC5AA6">
    <w:name w:val="BBBB60678CFE432AA7625CA986FC5AA6"/>
    <w:rsid w:val="000C4A13"/>
  </w:style>
  <w:style w:type="paragraph" w:customStyle="1" w:styleId="0E0F37E2440D433A95223D55BCA86087">
    <w:name w:val="0E0F37E2440D433A95223D55BCA86087"/>
    <w:rsid w:val="000C4A13"/>
  </w:style>
  <w:style w:type="paragraph" w:customStyle="1" w:styleId="E9F24E78CA76423A8B59212D2C2A6031">
    <w:name w:val="E9F24E78CA76423A8B59212D2C2A6031"/>
    <w:rsid w:val="000C4A13"/>
  </w:style>
  <w:style w:type="paragraph" w:customStyle="1" w:styleId="1A4046E4A2B24FFCA90C384A395F38C8">
    <w:name w:val="1A4046E4A2B24FFCA90C384A395F38C8"/>
    <w:rsid w:val="000C4A13"/>
  </w:style>
  <w:style w:type="paragraph" w:customStyle="1" w:styleId="A3A419C4B8C14D91AFE4D1DEE01913D4">
    <w:name w:val="A3A419C4B8C14D91AFE4D1DEE01913D4"/>
    <w:rsid w:val="000C4A13"/>
  </w:style>
  <w:style w:type="paragraph" w:customStyle="1" w:styleId="FCAD2F2506CA4ACEAE32540015138130">
    <w:name w:val="FCAD2F2506CA4ACEAE32540015138130"/>
    <w:rsid w:val="000C4A13"/>
  </w:style>
  <w:style w:type="paragraph" w:customStyle="1" w:styleId="FCE64899E90943BCA6878D3E4632B8B7">
    <w:name w:val="FCE64899E90943BCA6878D3E4632B8B7"/>
    <w:rsid w:val="000C4A13"/>
  </w:style>
  <w:style w:type="paragraph" w:customStyle="1" w:styleId="F712A0BB66A34ECBB739DE211EBA978E">
    <w:name w:val="F712A0BB66A34ECBB739DE211EBA978E"/>
    <w:rsid w:val="000C4A13"/>
  </w:style>
  <w:style w:type="paragraph" w:customStyle="1" w:styleId="83076A2DFE044012B2B9870E6EB38073">
    <w:name w:val="83076A2DFE044012B2B9870E6EB38073"/>
    <w:rsid w:val="000C4A13"/>
  </w:style>
  <w:style w:type="paragraph" w:customStyle="1" w:styleId="F92B542ED6AA402E993B6F5136BA1C41">
    <w:name w:val="F92B542ED6AA402E993B6F5136BA1C41"/>
    <w:rsid w:val="000C4A13"/>
  </w:style>
  <w:style w:type="paragraph" w:customStyle="1" w:styleId="8AE8F645A39C45878B02F04ABCA07783">
    <w:name w:val="8AE8F645A39C45878B02F04ABCA07783"/>
    <w:rsid w:val="000C4A13"/>
  </w:style>
  <w:style w:type="paragraph" w:customStyle="1" w:styleId="1A3987904D52442CA67D95FA7D3D2E6F">
    <w:name w:val="1A3987904D52442CA67D95FA7D3D2E6F"/>
    <w:rsid w:val="000C4A13"/>
  </w:style>
  <w:style w:type="paragraph" w:customStyle="1" w:styleId="440F4CD31F594BEA936181DFD75C22C6">
    <w:name w:val="440F4CD31F594BEA936181DFD75C22C6"/>
    <w:rsid w:val="000C4A13"/>
  </w:style>
  <w:style w:type="paragraph" w:customStyle="1" w:styleId="EA522069F3AD428EA1745E0DEDC17E3E">
    <w:name w:val="EA522069F3AD428EA1745E0DEDC17E3E"/>
    <w:rsid w:val="000C4A13"/>
  </w:style>
  <w:style w:type="paragraph" w:customStyle="1" w:styleId="EE41967A48564A7AA054B62D1BDB8649">
    <w:name w:val="EE41967A48564A7AA054B62D1BDB8649"/>
    <w:rsid w:val="000C4A13"/>
  </w:style>
  <w:style w:type="paragraph" w:customStyle="1" w:styleId="5126DD29EB0A43359B1FEA69B2EF9A45">
    <w:name w:val="5126DD29EB0A43359B1FEA69B2EF9A45"/>
    <w:rsid w:val="000C4A13"/>
  </w:style>
  <w:style w:type="paragraph" w:customStyle="1" w:styleId="D667967027E446ABAA2BC60CB4BF089D">
    <w:name w:val="D667967027E446ABAA2BC60CB4BF089D"/>
    <w:rsid w:val="000C4A13"/>
  </w:style>
  <w:style w:type="paragraph" w:customStyle="1" w:styleId="34EA2BC79E6F4F69BCE76DB68980378D">
    <w:name w:val="34EA2BC79E6F4F69BCE76DB68980378D"/>
    <w:rsid w:val="000C4A13"/>
  </w:style>
  <w:style w:type="paragraph" w:customStyle="1" w:styleId="588CBD325E9548F6BC138618496702E7">
    <w:name w:val="588CBD325E9548F6BC138618496702E7"/>
    <w:rsid w:val="000C4A13"/>
  </w:style>
  <w:style w:type="paragraph" w:customStyle="1" w:styleId="56B2A1766CB74A53BCC4DB216A15EC12">
    <w:name w:val="56B2A1766CB74A53BCC4DB216A15EC12"/>
    <w:rsid w:val="000C4A13"/>
  </w:style>
  <w:style w:type="paragraph" w:customStyle="1" w:styleId="D0C02BE91D224216B700583A060F781E">
    <w:name w:val="D0C02BE91D224216B700583A060F781E"/>
    <w:rsid w:val="000C4A13"/>
  </w:style>
  <w:style w:type="paragraph" w:customStyle="1" w:styleId="1C17BEEB87C94118ABF17964771BFD94">
    <w:name w:val="1C17BEEB87C94118ABF17964771BFD94"/>
    <w:rsid w:val="000C4A13"/>
  </w:style>
  <w:style w:type="paragraph" w:customStyle="1" w:styleId="EEC61FFF51564B719A2F41C5DD663303">
    <w:name w:val="EEC61FFF51564B719A2F41C5DD663303"/>
    <w:rsid w:val="000C4A13"/>
  </w:style>
  <w:style w:type="paragraph" w:customStyle="1" w:styleId="C2D331F730804AABA787D260BBA2855F">
    <w:name w:val="C2D331F730804AABA787D260BBA2855F"/>
    <w:rsid w:val="000C4A13"/>
  </w:style>
  <w:style w:type="paragraph" w:customStyle="1" w:styleId="B6E19F9655D0434C904B660C0122FABE">
    <w:name w:val="B6E19F9655D0434C904B660C0122FABE"/>
    <w:rsid w:val="000C4A13"/>
  </w:style>
  <w:style w:type="paragraph" w:customStyle="1" w:styleId="3559D40AF2E74EAEA8D84606C419E3BD">
    <w:name w:val="3559D40AF2E74EAEA8D84606C419E3BD"/>
    <w:rsid w:val="000C4A13"/>
  </w:style>
  <w:style w:type="paragraph" w:customStyle="1" w:styleId="AD126339FC4F4A94AA69CAFB4E2736C7">
    <w:name w:val="AD126339FC4F4A94AA69CAFB4E2736C7"/>
    <w:rsid w:val="000C4A13"/>
  </w:style>
  <w:style w:type="paragraph" w:customStyle="1" w:styleId="C381262F73DB47968E6CD47D20192FDD">
    <w:name w:val="C381262F73DB47968E6CD47D20192FDD"/>
    <w:rsid w:val="000C4A13"/>
  </w:style>
  <w:style w:type="paragraph" w:customStyle="1" w:styleId="C4CB2FFD9BF14D549B011103071C5E73">
    <w:name w:val="C4CB2FFD9BF14D549B011103071C5E73"/>
    <w:rsid w:val="000C4A13"/>
  </w:style>
  <w:style w:type="paragraph" w:customStyle="1" w:styleId="B6D51EBE29434AFA85BBA4C4E76BB499">
    <w:name w:val="B6D51EBE29434AFA85BBA4C4E76BB499"/>
    <w:rsid w:val="000C4A13"/>
  </w:style>
  <w:style w:type="paragraph" w:customStyle="1" w:styleId="0CF0444926404640B4DFD259F910853B">
    <w:name w:val="0CF0444926404640B4DFD259F910853B"/>
    <w:rsid w:val="000C4A13"/>
  </w:style>
  <w:style w:type="paragraph" w:customStyle="1" w:styleId="5E41B521A3FA4AB2AD9B2754A2AB2B5E">
    <w:name w:val="5E41B521A3FA4AB2AD9B2754A2AB2B5E"/>
    <w:rsid w:val="000C4A13"/>
  </w:style>
  <w:style w:type="paragraph" w:customStyle="1" w:styleId="8FA2450F3859405A8EB868E3641211F5">
    <w:name w:val="8FA2450F3859405A8EB868E3641211F5"/>
    <w:rsid w:val="000C4A13"/>
  </w:style>
  <w:style w:type="paragraph" w:customStyle="1" w:styleId="7D392ABF799F42B8B2F54EEBFFC14457">
    <w:name w:val="7D392ABF799F42B8B2F54EEBFFC14457"/>
    <w:rsid w:val="000C4A13"/>
  </w:style>
  <w:style w:type="paragraph" w:customStyle="1" w:styleId="71FF69E7B93F469DBB07E5CBA279AD9D">
    <w:name w:val="71FF69E7B93F469DBB07E5CBA279AD9D"/>
    <w:rsid w:val="000C4A13"/>
  </w:style>
  <w:style w:type="paragraph" w:customStyle="1" w:styleId="D13BC44D3CBF42E499EE9C2E7D96826C">
    <w:name w:val="D13BC44D3CBF42E499EE9C2E7D96826C"/>
    <w:rsid w:val="000C4A13"/>
  </w:style>
  <w:style w:type="paragraph" w:customStyle="1" w:styleId="8025F63D4E894004BAE8575ABDF1A101">
    <w:name w:val="8025F63D4E894004BAE8575ABDF1A101"/>
    <w:rsid w:val="000C4A13"/>
  </w:style>
  <w:style w:type="paragraph" w:customStyle="1" w:styleId="F034A2775167455F8E5E7AFA8A745C11">
    <w:name w:val="F034A2775167455F8E5E7AFA8A745C11"/>
    <w:rsid w:val="000C4A13"/>
  </w:style>
  <w:style w:type="paragraph" w:customStyle="1" w:styleId="EABA8069D9C3474C9A3BFAC7EA5EF433">
    <w:name w:val="EABA8069D9C3474C9A3BFAC7EA5EF433"/>
    <w:rsid w:val="000C4A13"/>
  </w:style>
  <w:style w:type="paragraph" w:customStyle="1" w:styleId="BAFACDBB400043C0A4C57609F2E5420E">
    <w:name w:val="BAFACDBB400043C0A4C57609F2E5420E"/>
    <w:rsid w:val="000C4A13"/>
  </w:style>
  <w:style w:type="paragraph" w:customStyle="1" w:styleId="EC8621B52C0245998A7F8CD5DDC59003">
    <w:name w:val="EC8621B52C0245998A7F8CD5DDC59003"/>
    <w:rsid w:val="000C4A13"/>
  </w:style>
  <w:style w:type="paragraph" w:customStyle="1" w:styleId="92EECD2BCD7A46D7808D5F27F83B3A85">
    <w:name w:val="92EECD2BCD7A46D7808D5F27F83B3A85"/>
    <w:rsid w:val="000C4A13"/>
  </w:style>
  <w:style w:type="paragraph" w:customStyle="1" w:styleId="CBB9FB80655B4E9A895A7A36EF4CD08C">
    <w:name w:val="CBB9FB80655B4E9A895A7A36EF4CD08C"/>
    <w:rsid w:val="000C4A13"/>
  </w:style>
  <w:style w:type="paragraph" w:customStyle="1" w:styleId="A1EC2685D2B14535880427258755FC82">
    <w:name w:val="A1EC2685D2B14535880427258755FC82"/>
    <w:rsid w:val="000C4A13"/>
  </w:style>
  <w:style w:type="paragraph" w:customStyle="1" w:styleId="41B64E6B0D2E4CD3ACCBC626EEE63A2B">
    <w:name w:val="41B64E6B0D2E4CD3ACCBC626EEE63A2B"/>
    <w:rsid w:val="000C4A13"/>
  </w:style>
  <w:style w:type="paragraph" w:customStyle="1" w:styleId="2C4FBF02DC984974943243712F63A993">
    <w:name w:val="2C4FBF02DC984974943243712F63A993"/>
    <w:rsid w:val="000C4A13"/>
  </w:style>
  <w:style w:type="paragraph" w:customStyle="1" w:styleId="8182B79CA0FC464B934994C14944CEDB">
    <w:name w:val="8182B79CA0FC464B934994C14944CEDB"/>
    <w:rsid w:val="000C4A13"/>
  </w:style>
  <w:style w:type="paragraph" w:customStyle="1" w:styleId="66022E2126B8496AA0DAB9E43951078F">
    <w:name w:val="66022E2126B8496AA0DAB9E43951078F"/>
    <w:rsid w:val="000C4A13"/>
  </w:style>
  <w:style w:type="paragraph" w:customStyle="1" w:styleId="15047D828C474451B5535C1ACD0D8352">
    <w:name w:val="15047D828C474451B5535C1ACD0D8352"/>
    <w:rsid w:val="000C4A13"/>
  </w:style>
  <w:style w:type="paragraph" w:customStyle="1" w:styleId="3A8B7AA886F54F27B225A3500357F50B">
    <w:name w:val="3A8B7AA886F54F27B225A3500357F50B"/>
    <w:rsid w:val="000C4A13"/>
  </w:style>
  <w:style w:type="paragraph" w:customStyle="1" w:styleId="FC0E91E23FE74BA890A3F72186064805">
    <w:name w:val="FC0E91E23FE74BA890A3F72186064805"/>
    <w:rsid w:val="000C4A13"/>
  </w:style>
  <w:style w:type="paragraph" w:customStyle="1" w:styleId="DB602902A95A411A884F3CCA95E82C40">
    <w:name w:val="DB602902A95A411A884F3CCA95E82C40"/>
    <w:rsid w:val="000C4A13"/>
  </w:style>
  <w:style w:type="paragraph" w:customStyle="1" w:styleId="60EBFDDBFB534802B9F7516EA3BF5D8A">
    <w:name w:val="60EBFDDBFB534802B9F7516EA3BF5D8A"/>
    <w:rsid w:val="000C4A13"/>
  </w:style>
  <w:style w:type="paragraph" w:customStyle="1" w:styleId="4F5908638EBF424CA5B5D0BDBB26ED76">
    <w:name w:val="4F5908638EBF424CA5B5D0BDBB26ED76"/>
    <w:rsid w:val="000C4A13"/>
  </w:style>
  <w:style w:type="paragraph" w:customStyle="1" w:styleId="D35592EAC1EA48888F5804E0ABC50B80">
    <w:name w:val="D35592EAC1EA48888F5804E0ABC50B80"/>
    <w:rsid w:val="000C4A13"/>
  </w:style>
  <w:style w:type="paragraph" w:customStyle="1" w:styleId="E57E1A4486804E9B852C4411C3F29670">
    <w:name w:val="E57E1A4486804E9B852C4411C3F29670"/>
    <w:rsid w:val="000C4A13"/>
  </w:style>
  <w:style w:type="paragraph" w:customStyle="1" w:styleId="9DFB0D9B153E429B9571F2C6DBDE5CD9">
    <w:name w:val="9DFB0D9B153E429B9571F2C6DBDE5CD9"/>
    <w:rsid w:val="000C4A13"/>
  </w:style>
  <w:style w:type="paragraph" w:customStyle="1" w:styleId="26481DA06B984881BDA02B3D66DE098F">
    <w:name w:val="26481DA06B984881BDA02B3D66DE098F"/>
    <w:rsid w:val="000C4A13"/>
  </w:style>
  <w:style w:type="paragraph" w:customStyle="1" w:styleId="87D46D6E46E141A78FEA3CFD2FA1F4E2">
    <w:name w:val="87D46D6E46E141A78FEA3CFD2FA1F4E2"/>
    <w:rsid w:val="000C4A13"/>
  </w:style>
  <w:style w:type="paragraph" w:customStyle="1" w:styleId="296EA65C30C54B9588EFB3822E9887AC">
    <w:name w:val="296EA65C30C54B9588EFB3822E9887AC"/>
    <w:rsid w:val="000C4A13"/>
  </w:style>
  <w:style w:type="paragraph" w:customStyle="1" w:styleId="735318455017452693CFC0CFB0862A88">
    <w:name w:val="735318455017452693CFC0CFB0862A88"/>
    <w:rsid w:val="000C4A13"/>
  </w:style>
  <w:style w:type="paragraph" w:customStyle="1" w:styleId="E4C59FBC7B7A4BB491ED0FA43EC28661">
    <w:name w:val="E4C59FBC7B7A4BB491ED0FA43EC28661"/>
    <w:rsid w:val="000C4A13"/>
  </w:style>
  <w:style w:type="paragraph" w:customStyle="1" w:styleId="EAFFED47FE4A40C481119425E09579A9">
    <w:name w:val="EAFFED47FE4A40C481119425E09579A9"/>
    <w:rsid w:val="000C4A13"/>
  </w:style>
  <w:style w:type="paragraph" w:customStyle="1" w:styleId="0A67EC0C70564C91AE5ED41FEBF6EA9E">
    <w:name w:val="0A67EC0C70564C91AE5ED41FEBF6EA9E"/>
    <w:rsid w:val="000C4A13"/>
  </w:style>
  <w:style w:type="paragraph" w:customStyle="1" w:styleId="B886ACBB02694875BF2CBAD74B26FE3F">
    <w:name w:val="B886ACBB02694875BF2CBAD74B26FE3F"/>
    <w:rsid w:val="000C4A13"/>
  </w:style>
  <w:style w:type="paragraph" w:customStyle="1" w:styleId="8C72850321744D0D880A533E1C9E1032">
    <w:name w:val="8C72850321744D0D880A533E1C9E1032"/>
    <w:rsid w:val="000C4A13"/>
  </w:style>
  <w:style w:type="paragraph" w:customStyle="1" w:styleId="F223998E614F4A8EB2353AC22A3AD31C">
    <w:name w:val="F223998E614F4A8EB2353AC22A3AD31C"/>
    <w:rsid w:val="000C4A13"/>
  </w:style>
  <w:style w:type="paragraph" w:customStyle="1" w:styleId="3F69B0C3AEAB4640BC40AE47C994D93D">
    <w:name w:val="3F69B0C3AEAB4640BC40AE47C994D93D"/>
    <w:rsid w:val="000C4A13"/>
  </w:style>
  <w:style w:type="paragraph" w:customStyle="1" w:styleId="C4C17C42EC7A488A9F845C58C212FA19">
    <w:name w:val="C4C17C42EC7A488A9F845C58C212FA19"/>
    <w:rsid w:val="000C4A13"/>
  </w:style>
  <w:style w:type="paragraph" w:customStyle="1" w:styleId="F256758844D64957A029FAA6231C88B8">
    <w:name w:val="F256758844D64957A029FAA6231C88B8"/>
    <w:rsid w:val="000C4A13"/>
  </w:style>
  <w:style w:type="paragraph" w:customStyle="1" w:styleId="BF78204DA28C4D51910BFAD0260BF504">
    <w:name w:val="BF78204DA28C4D51910BFAD0260BF504"/>
    <w:rsid w:val="000C4A13"/>
  </w:style>
  <w:style w:type="paragraph" w:customStyle="1" w:styleId="45512CD3578C41ADB1C0CACCC066BA45">
    <w:name w:val="45512CD3578C41ADB1C0CACCC066BA45"/>
    <w:rsid w:val="000C4A13"/>
  </w:style>
  <w:style w:type="paragraph" w:customStyle="1" w:styleId="5DC9500C939C4E558F5481BAF6C81A50">
    <w:name w:val="5DC9500C939C4E558F5481BAF6C81A50"/>
    <w:rsid w:val="000C4A13"/>
  </w:style>
  <w:style w:type="paragraph" w:customStyle="1" w:styleId="EA3982C86F214F5D85A798E8E0D1C6E8">
    <w:name w:val="EA3982C86F214F5D85A798E8E0D1C6E8"/>
    <w:rsid w:val="000C4A13"/>
  </w:style>
  <w:style w:type="paragraph" w:customStyle="1" w:styleId="2FC9AF09E50E4DC5B0DAB30BD29C2164">
    <w:name w:val="2FC9AF09E50E4DC5B0DAB30BD29C2164"/>
    <w:rsid w:val="000C4A13"/>
  </w:style>
  <w:style w:type="paragraph" w:customStyle="1" w:styleId="B66D13C2F5CD44B6ABEA545FA3C60D45">
    <w:name w:val="B66D13C2F5CD44B6ABEA545FA3C60D45"/>
    <w:rsid w:val="000C4A13"/>
  </w:style>
  <w:style w:type="paragraph" w:customStyle="1" w:styleId="9FD9DE3290F9479EBEDCB441CE5B440F">
    <w:name w:val="9FD9DE3290F9479EBEDCB441CE5B440F"/>
    <w:rsid w:val="000C4A13"/>
  </w:style>
  <w:style w:type="paragraph" w:customStyle="1" w:styleId="D08485619A874960BA44B518C520FCE5">
    <w:name w:val="D08485619A874960BA44B518C520FCE5"/>
    <w:rsid w:val="000C4A13"/>
  </w:style>
  <w:style w:type="paragraph" w:customStyle="1" w:styleId="90734548C7E44CE9849428BD2F19455D">
    <w:name w:val="90734548C7E44CE9849428BD2F19455D"/>
    <w:rsid w:val="000C4A13"/>
  </w:style>
  <w:style w:type="paragraph" w:customStyle="1" w:styleId="DA80310C1C7843AF936C19C9593FCD23">
    <w:name w:val="DA80310C1C7843AF936C19C9593FCD23"/>
    <w:rsid w:val="000C4A13"/>
  </w:style>
  <w:style w:type="paragraph" w:customStyle="1" w:styleId="8E694590C4314355B7293226A01EBFBF">
    <w:name w:val="8E694590C4314355B7293226A01EBFBF"/>
    <w:rsid w:val="000C4A13"/>
  </w:style>
  <w:style w:type="paragraph" w:customStyle="1" w:styleId="3F7CD977986C418796E78FC3855429C6">
    <w:name w:val="3F7CD977986C418796E78FC3855429C6"/>
    <w:rsid w:val="000C4A13"/>
  </w:style>
  <w:style w:type="paragraph" w:customStyle="1" w:styleId="D4C918C965BB4034AABD6D57F63E8803">
    <w:name w:val="D4C918C965BB4034AABD6D57F63E8803"/>
    <w:rsid w:val="000C4A13"/>
  </w:style>
  <w:style w:type="paragraph" w:customStyle="1" w:styleId="580F44DB375D486FA4614064B134ED69">
    <w:name w:val="580F44DB375D486FA4614064B134ED69"/>
    <w:rsid w:val="000C4A13"/>
  </w:style>
  <w:style w:type="paragraph" w:customStyle="1" w:styleId="BE75BC2CE6054230B42B474A106FDE8D">
    <w:name w:val="BE75BC2CE6054230B42B474A106FDE8D"/>
    <w:rsid w:val="000C4A13"/>
  </w:style>
  <w:style w:type="paragraph" w:customStyle="1" w:styleId="BD5CE036FA7F4AF8A4A587BE3861C38B">
    <w:name w:val="BD5CE036FA7F4AF8A4A587BE3861C38B"/>
    <w:rsid w:val="000C4A13"/>
  </w:style>
  <w:style w:type="paragraph" w:customStyle="1" w:styleId="516197EFD569468298D8633089A3F832">
    <w:name w:val="516197EFD569468298D8633089A3F832"/>
    <w:rsid w:val="000C4A13"/>
  </w:style>
  <w:style w:type="paragraph" w:customStyle="1" w:styleId="F2F9A66C29844408BF61DB0267BCA054">
    <w:name w:val="F2F9A66C29844408BF61DB0267BCA054"/>
    <w:rsid w:val="000C4A13"/>
  </w:style>
  <w:style w:type="paragraph" w:customStyle="1" w:styleId="B6EB4C4D87384A2B8F2DDD6BF02592DA">
    <w:name w:val="B6EB4C4D87384A2B8F2DDD6BF02592DA"/>
    <w:rsid w:val="000C4A13"/>
  </w:style>
  <w:style w:type="paragraph" w:customStyle="1" w:styleId="1C84AC58D4814A7BB2D55624F394B967">
    <w:name w:val="1C84AC58D4814A7BB2D55624F394B967"/>
    <w:rsid w:val="000C4A13"/>
  </w:style>
  <w:style w:type="paragraph" w:customStyle="1" w:styleId="E2C4872813A34C3ABA17E793881CD05D">
    <w:name w:val="E2C4872813A34C3ABA17E793881CD05D"/>
    <w:rsid w:val="000C4A13"/>
  </w:style>
  <w:style w:type="paragraph" w:customStyle="1" w:styleId="C4119805AA3246C9B0881C4E90FB468A">
    <w:name w:val="C4119805AA3246C9B0881C4E90FB468A"/>
    <w:rsid w:val="000C4A13"/>
  </w:style>
  <w:style w:type="paragraph" w:customStyle="1" w:styleId="1007C8EAECCF434BBE0F93935C56D0E4">
    <w:name w:val="1007C8EAECCF434BBE0F93935C56D0E4"/>
    <w:rsid w:val="000C4A13"/>
  </w:style>
  <w:style w:type="paragraph" w:customStyle="1" w:styleId="D08FBE1653134AC1802E41EA81561AAD">
    <w:name w:val="D08FBE1653134AC1802E41EA81561AAD"/>
    <w:rsid w:val="000C4A13"/>
  </w:style>
  <w:style w:type="paragraph" w:customStyle="1" w:styleId="F1A817BC22C144DB8A02593689B8EB9A">
    <w:name w:val="F1A817BC22C144DB8A02593689B8EB9A"/>
    <w:rsid w:val="000C4A13"/>
  </w:style>
  <w:style w:type="paragraph" w:customStyle="1" w:styleId="4D27E69BF49F46B58778931EBE31B5DD">
    <w:name w:val="4D27E69BF49F46B58778931EBE31B5DD"/>
    <w:rsid w:val="000C4A13"/>
  </w:style>
  <w:style w:type="paragraph" w:customStyle="1" w:styleId="958B5A832F0C418CA0A3A447B0C08DC7">
    <w:name w:val="958B5A832F0C418CA0A3A447B0C08DC7"/>
    <w:rsid w:val="000C4A13"/>
  </w:style>
  <w:style w:type="paragraph" w:customStyle="1" w:styleId="9A08CF54AE3E47108CAB02764E4984B1">
    <w:name w:val="9A08CF54AE3E47108CAB02764E4984B1"/>
    <w:rsid w:val="000C4A13"/>
  </w:style>
  <w:style w:type="paragraph" w:customStyle="1" w:styleId="D7CA7E7B1283436B9A824D4BC93E2ACB">
    <w:name w:val="D7CA7E7B1283436B9A824D4BC93E2ACB"/>
    <w:rsid w:val="000C4A13"/>
  </w:style>
  <w:style w:type="paragraph" w:customStyle="1" w:styleId="F2E1FC8A489D4CCDA6552B688FE6B7F2">
    <w:name w:val="F2E1FC8A489D4CCDA6552B688FE6B7F2"/>
    <w:rsid w:val="000C4A13"/>
  </w:style>
  <w:style w:type="paragraph" w:customStyle="1" w:styleId="02BDC6924C0847D5A34730C97F80F390">
    <w:name w:val="02BDC6924C0847D5A34730C97F80F390"/>
    <w:rsid w:val="000C4A13"/>
  </w:style>
  <w:style w:type="paragraph" w:customStyle="1" w:styleId="80237978359A47DE8CBE017698049197">
    <w:name w:val="80237978359A47DE8CBE017698049197"/>
    <w:rsid w:val="000C4A13"/>
  </w:style>
  <w:style w:type="paragraph" w:customStyle="1" w:styleId="61F49DCBF0DA449F9046ACB77397196D">
    <w:name w:val="61F49DCBF0DA449F9046ACB77397196D"/>
    <w:rsid w:val="000C4A13"/>
  </w:style>
  <w:style w:type="paragraph" w:customStyle="1" w:styleId="135A59F33D0A4CA394F020EA2EC943E5">
    <w:name w:val="135A59F33D0A4CA394F020EA2EC943E5"/>
    <w:rsid w:val="000C4A13"/>
  </w:style>
  <w:style w:type="paragraph" w:customStyle="1" w:styleId="D5A85365ABE5411583FB099902D07A12">
    <w:name w:val="D5A85365ABE5411583FB099902D07A12"/>
    <w:rsid w:val="000C4A13"/>
  </w:style>
  <w:style w:type="paragraph" w:customStyle="1" w:styleId="A68E0032086D4580BDD7A9AF9FB3D008">
    <w:name w:val="A68E0032086D4580BDD7A9AF9FB3D008"/>
    <w:rsid w:val="000C4A13"/>
  </w:style>
  <w:style w:type="paragraph" w:customStyle="1" w:styleId="43F9DEF4076C44E3BBF971DE61C729F9">
    <w:name w:val="43F9DEF4076C44E3BBF971DE61C729F9"/>
    <w:rsid w:val="000C4A13"/>
  </w:style>
  <w:style w:type="paragraph" w:customStyle="1" w:styleId="34EED5A9E4114CBA8A7823F287533C35">
    <w:name w:val="34EED5A9E4114CBA8A7823F287533C35"/>
    <w:rsid w:val="000C4A13"/>
  </w:style>
  <w:style w:type="paragraph" w:customStyle="1" w:styleId="BBAEAB25A39949E3A1F0BF86E4147FBF">
    <w:name w:val="BBAEAB25A39949E3A1F0BF86E4147FBF"/>
    <w:rsid w:val="000C4A13"/>
  </w:style>
  <w:style w:type="paragraph" w:customStyle="1" w:styleId="6C4D7E7D387740428663CA344B3C3B74">
    <w:name w:val="6C4D7E7D387740428663CA344B3C3B74"/>
    <w:rsid w:val="000C4A13"/>
  </w:style>
  <w:style w:type="paragraph" w:customStyle="1" w:styleId="11C2905F2FA3405F86439EE238FF4335">
    <w:name w:val="11C2905F2FA3405F86439EE238FF4335"/>
    <w:rsid w:val="000C4A13"/>
  </w:style>
  <w:style w:type="paragraph" w:customStyle="1" w:styleId="9C07D4423EE24AEDAE2B95F9504C4C88">
    <w:name w:val="9C07D4423EE24AEDAE2B95F9504C4C88"/>
    <w:rsid w:val="000C4A13"/>
  </w:style>
  <w:style w:type="paragraph" w:customStyle="1" w:styleId="0116083D876E4B79840E6CDAE3ED8DF8">
    <w:name w:val="0116083D876E4B79840E6CDAE3ED8DF8"/>
    <w:rsid w:val="000C4A13"/>
  </w:style>
  <w:style w:type="paragraph" w:customStyle="1" w:styleId="96815B298D374F16B22B3D4A89455F78">
    <w:name w:val="96815B298D374F16B22B3D4A89455F78"/>
    <w:rsid w:val="000C4A13"/>
  </w:style>
  <w:style w:type="paragraph" w:customStyle="1" w:styleId="94CF595D3E6944E181A3BA805227894C">
    <w:name w:val="94CF595D3E6944E181A3BA805227894C"/>
    <w:rsid w:val="000C4A13"/>
  </w:style>
  <w:style w:type="paragraph" w:customStyle="1" w:styleId="B3A214C7C39C409183D07147093F9BB7">
    <w:name w:val="B3A214C7C39C409183D07147093F9BB7"/>
    <w:rsid w:val="000C4A13"/>
  </w:style>
  <w:style w:type="paragraph" w:customStyle="1" w:styleId="F59A721965DB40B5929A16F097C4111D">
    <w:name w:val="F59A721965DB40B5929A16F097C4111D"/>
    <w:rsid w:val="000C4A13"/>
  </w:style>
  <w:style w:type="paragraph" w:customStyle="1" w:styleId="F1E53659A27948D78627DAC9F97CEEBB">
    <w:name w:val="F1E53659A27948D78627DAC9F97CEEBB"/>
    <w:rsid w:val="000C4A13"/>
  </w:style>
  <w:style w:type="paragraph" w:customStyle="1" w:styleId="02AFFABA34F64EC3B6669B75B3DA6EAE">
    <w:name w:val="02AFFABA34F64EC3B6669B75B3DA6EAE"/>
    <w:rsid w:val="000C4A13"/>
  </w:style>
  <w:style w:type="paragraph" w:customStyle="1" w:styleId="3C32ECBCA54743B28706F9F381DDEC7C">
    <w:name w:val="3C32ECBCA54743B28706F9F381DDEC7C"/>
    <w:rsid w:val="000C4A13"/>
  </w:style>
  <w:style w:type="paragraph" w:customStyle="1" w:styleId="5D58D48F3BB349B0AC981B41E19BCF5E">
    <w:name w:val="5D58D48F3BB349B0AC981B41E19BCF5E"/>
    <w:rsid w:val="000C4A13"/>
  </w:style>
  <w:style w:type="paragraph" w:customStyle="1" w:styleId="40E8A65687B24C06918D22DF64737E1B">
    <w:name w:val="40E8A65687B24C06918D22DF64737E1B"/>
    <w:rsid w:val="000C4A13"/>
  </w:style>
  <w:style w:type="paragraph" w:customStyle="1" w:styleId="ED597D2919904FD6952C193AD9E63E49">
    <w:name w:val="ED597D2919904FD6952C193AD9E63E49"/>
    <w:rsid w:val="000C4A13"/>
  </w:style>
  <w:style w:type="paragraph" w:customStyle="1" w:styleId="DB8B8DA890394AE5993A7C17053ECBDE">
    <w:name w:val="DB8B8DA890394AE5993A7C17053ECBDE"/>
    <w:rsid w:val="000C4A13"/>
  </w:style>
  <w:style w:type="paragraph" w:customStyle="1" w:styleId="32E9493F479343F8B0D085C5B868E8F9">
    <w:name w:val="32E9493F479343F8B0D085C5B868E8F9"/>
    <w:rsid w:val="000C4A13"/>
  </w:style>
  <w:style w:type="paragraph" w:customStyle="1" w:styleId="596F743ACB3046A494446433F94BA06B">
    <w:name w:val="596F743ACB3046A494446433F94BA06B"/>
    <w:rsid w:val="000C4A13"/>
  </w:style>
  <w:style w:type="paragraph" w:customStyle="1" w:styleId="85C25FCE182645E4A232FD55ED5A4E0A">
    <w:name w:val="85C25FCE182645E4A232FD55ED5A4E0A"/>
    <w:rsid w:val="000C4A13"/>
  </w:style>
  <w:style w:type="paragraph" w:customStyle="1" w:styleId="917A17E6C5864557923E28D4A9130738">
    <w:name w:val="917A17E6C5864557923E28D4A9130738"/>
    <w:rsid w:val="000C4A13"/>
  </w:style>
  <w:style w:type="paragraph" w:customStyle="1" w:styleId="76834A91318645ADB7FEF4EC1041F500">
    <w:name w:val="76834A91318645ADB7FEF4EC1041F500"/>
    <w:rsid w:val="000C4A13"/>
  </w:style>
  <w:style w:type="paragraph" w:customStyle="1" w:styleId="DB41015B64EF41ED9A1ED172340DED4C">
    <w:name w:val="DB41015B64EF41ED9A1ED172340DED4C"/>
    <w:rsid w:val="000C4A13"/>
  </w:style>
  <w:style w:type="paragraph" w:customStyle="1" w:styleId="04B8EC19B83043DEBEA86E81BCF95DD0">
    <w:name w:val="04B8EC19B83043DEBEA86E81BCF95DD0"/>
    <w:rsid w:val="000C4A13"/>
  </w:style>
  <w:style w:type="paragraph" w:customStyle="1" w:styleId="32D92F4A79784AC9A5552CA4991BECA3">
    <w:name w:val="32D92F4A79784AC9A5552CA4991BECA3"/>
    <w:rsid w:val="000C4A13"/>
  </w:style>
  <w:style w:type="paragraph" w:customStyle="1" w:styleId="BD0F6F929C454B1C87049909D543DD5A">
    <w:name w:val="BD0F6F929C454B1C87049909D543DD5A"/>
    <w:rsid w:val="000C4A13"/>
  </w:style>
  <w:style w:type="paragraph" w:customStyle="1" w:styleId="0DDE71C0A254488D9F625C1A690206FE">
    <w:name w:val="0DDE71C0A254488D9F625C1A690206FE"/>
    <w:rsid w:val="000C4A13"/>
  </w:style>
  <w:style w:type="paragraph" w:customStyle="1" w:styleId="3846EE0244484EB2B39D0E494813B7CC">
    <w:name w:val="3846EE0244484EB2B39D0E494813B7CC"/>
    <w:rsid w:val="000C4A13"/>
  </w:style>
  <w:style w:type="paragraph" w:customStyle="1" w:styleId="616010D4CFBB4C9BA3CC59ADDA0A8595">
    <w:name w:val="616010D4CFBB4C9BA3CC59ADDA0A8595"/>
    <w:rsid w:val="000C4A13"/>
  </w:style>
  <w:style w:type="paragraph" w:customStyle="1" w:styleId="D5E16E1F76044D418D18C7811E53C9A0">
    <w:name w:val="D5E16E1F76044D418D18C7811E53C9A0"/>
    <w:rsid w:val="000C4A13"/>
  </w:style>
  <w:style w:type="paragraph" w:customStyle="1" w:styleId="AE9577768A604ABAAFA0D85AA47261FF">
    <w:name w:val="AE9577768A604ABAAFA0D85AA47261FF"/>
    <w:rsid w:val="000C4A13"/>
  </w:style>
  <w:style w:type="paragraph" w:customStyle="1" w:styleId="7B11C9C579B44C9D92F85F6FDD2C871B">
    <w:name w:val="7B11C9C579B44C9D92F85F6FDD2C871B"/>
    <w:rsid w:val="000C4A13"/>
  </w:style>
  <w:style w:type="paragraph" w:customStyle="1" w:styleId="93BE87A6C34345FEB6E35FF3F8D6C400">
    <w:name w:val="93BE87A6C34345FEB6E35FF3F8D6C400"/>
    <w:rsid w:val="000C4A13"/>
  </w:style>
  <w:style w:type="paragraph" w:customStyle="1" w:styleId="7154BEB293A448AF955C5CC8296ACEE8">
    <w:name w:val="7154BEB293A448AF955C5CC8296ACEE8"/>
    <w:rsid w:val="000C4A13"/>
  </w:style>
  <w:style w:type="paragraph" w:customStyle="1" w:styleId="684294F85EE64E7AACFCED76F5388E2E">
    <w:name w:val="684294F85EE64E7AACFCED76F5388E2E"/>
    <w:rsid w:val="000C4A13"/>
  </w:style>
  <w:style w:type="paragraph" w:customStyle="1" w:styleId="89FA7C350515436DBAE0319705625814">
    <w:name w:val="89FA7C350515436DBAE0319705625814"/>
    <w:rsid w:val="000C4A13"/>
  </w:style>
  <w:style w:type="paragraph" w:customStyle="1" w:styleId="F6C1313C4FCC49AC98C475A102E25AE9">
    <w:name w:val="F6C1313C4FCC49AC98C475A102E25AE9"/>
    <w:rsid w:val="000C4A13"/>
  </w:style>
  <w:style w:type="paragraph" w:customStyle="1" w:styleId="15B885377B7B4817AF670008148340C3">
    <w:name w:val="15B885377B7B4817AF670008148340C3"/>
    <w:rsid w:val="000C4A13"/>
  </w:style>
  <w:style w:type="paragraph" w:customStyle="1" w:styleId="73D5FCFABC6343DCB2D1E5E060A4EFE7">
    <w:name w:val="73D5FCFABC6343DCB2D1E5E060A4EFE7"/>
    <w:rsid w:val="000C4A13"/>
  </w:style>
  <w:style w:type="paragraph" w:customStyle="1" w:styleId="6E087CE36A9544E18839547BC3022515">
    <w:name w:val="6E087CE36A9544E18839547BC3022515"/>
    <w:rsid w:val="000C4A13"/>
  </w:style>
  <w:style w:type="paragraph" w:customStyle="1" w:styleId="64A9D2D780184D75ACF1820A477649D9">
    <w:name w:val="64A9D2D780184D75ACF1820A477649D9"/>
    <w:rsid w:val="000C4A13"/>
  </w:style>
  <w:style w:type="paragraph" w:customStyle="1" w:styleId="F163A6CCE8134A87A67A42C7FA40D3D1">
    <w:name w:val="F163A6CCE8134A87A67A42C7FA40D3D1"/>
    <w:rsid w:val="000C4A13"/>
  </w:style>
  <w:style w:type="paragraph" w:customStyle="1" w:styleId="6F96096938694D70B10A60E866998E7A">
    <w:name w:val="6F96096938694D70B10A60E866998E7A"/>
    <w:rsid w:val="000C4A13"/>
  </w:style>
  <w:style w:type="paragraph" w:customStyle="1" w:styleId="6507E2E8F43D434E8CD4B75A314AC510">
    <w:name w:val="6507E2E8F43D434E8CD4B75A314AC510"/>
    <w:rsid w:val="000C4A13"/>
  </w:style>
  <w:style w:type="paragraph" w:customStyle="1" w:styleId="8CB0C284729A4879B247CE358B7A69AF">
    <w:name w:val="8CB0C284729A4879B247CE358B7A69AF"/>
    <w:rsid w:val="000C4A13"/>
  </w:style>
  <w:style w:type="paragraph" w:customStyle="1" w:styleId="5A14ACA840354A10B7B238E272803AAA">
    <w:name w:val="5A14ACA840354A10B7B238E272803AAA"/>
    <w:rsid w:val="000C4A13"/>
  </w:style>
  <w:style w:type="paragraph" w:customStyle="1" w:styleId="B7CAF4B978114CE7832B00D59ADC6972">
    <w:name w:val="B7CAF4B978114CE7832B00D59ADC6972"/>
    <w:rsid w:val="000C4A13"/>
  </w:style>
  <w:style w:type="paragraph" w:customStyle="1" w:styleId="B5A1EC302F4740E08C87375B3371DB5D">
    <w:name w:val="B5A1EC302F4740E08C87375B3371DB5D"/>
    <w:rsid w:val="000C4A13"/>
  </w:style>
  <w:style w:type="paragraph" w:customStyle="1" w:styleId="499BEC8CFD194969982046856C56F0B3">
    <w:name w:val="499BEC8CFD194969982046856C56F0B3"/>
    <w:rsid w:val="000C4A13"/>
  </w:style>
  <w:style w:type="paragraph" w:customStyle="1" w:styleId="6584ACC8FB2A4D15ACE37D4BC0252B0B">
    <w:name w:val="6584ACC8FB2A4D15ACE37D4BC0252B0B"/>
    <w:rsid w:val="000C4A13"/>
  </w:style>
  <w:style w:type="paragraph" w:customStyle="1" w:styleId="210091EA529A4CA689CE592CE0BF8FB6">
    <w:name w:val="210091EA529A4CA689CE592CE0BF8FB6"/>
    <w:rsid w:val="000C4A13"/>
  </w:style>
  <w:style w:type="paragraph" w:customStyle="1" w:styleId="D94623EC2E44441692341449F69E1B86">
    <w:name w:val="D94623EC2E44441692341449F69E1B86"/>
    <w:rsid w:val="000C4A13"/>
  </w:style>
  <w:style w:type="paragraph" w:customStyle="1" w:styleId="85322A8F453F4CF0BCB87A899ED7DB1D">
    <w:name w:val="85322A8F453F4CF0BCB87A899ED7DB1D"/>
    <w:rsid w:val="000C4A13"/>
  </w:style>
  <w:style w:type="paragraph" w:customStyle="1" w:styleId="3466A7AD7A834E53B0CC3244A03D61C9">
    <w:name w:val="3466A7AD7A834E53B0CC3244A03D61C9"/>
    <w:rsid w:val="000C4A13"/>
  </w:style>
  <w:style w:type="paragraph" w:customStyle="1" w:styleId="FCB6FBD77C29442C8AB3CCB127F15448">
    <w:name w:val="FCB6FBD77C29442C8AB3CCB127F15448"/>
    <w:rsid w:val="000C4A13"/>
  </w:style>
  <w:style w:type="paragraph" w:customStyle="1" w:styleId="D942BD97AECA490086FD99EF0021589A">
    <w:name w:val="D942BD97AECA490086FD99EF0021589A"/>
    <w:rsid w:val="000C4A13"/>
  </w:style>
  <w:style w:type="paragraph" w:customStyle="1" w:styleId="3C6325A2A7C245CFAD754E9CBAA41B09">
    <w:name w:val="3C6325A2A7C245CFAD754E9CBAA41B09"/>
    <w:rsid w:val="000C4A13"/>
  </w:style>
  <w:style w:type="paragraph" w:customStyle="1" w:styleId="4BACC8E361C44A03BE0F43F2ACF2D652">
    <w:name w:val="4BACC8E361C44A03BE0F43F2ACF2D652"/>
    <w:rsid w:val="000C4A13"/>
  </w:style>
  <w:style w:type="paragraph" w:customStyle="1" w:styleId="0B81C38D36864E31BE9030D5D4256A4D">
    <w:name w:val="0B81C38D36864E31BE9030D5D4256A4D"/>
    <w:rsid w:val="000C4A13"/>
  </w:style>
  <w:style w:type="paragraph" w:customStyle="1" w:styleId="7BE6B3894D1649E4AEC7A99B1B9E748F">
    <w:name w:val="7BE6B3894D1649E4AEC7A99B1B9E748F"/>
    <w:rsid w:val="000C4A13"/>
  </w:style>
  <w:style w:type="paragraph" w:customStyle="1" w:styleId="7082E1771F20456E9D8F4DFA0E19ABFB">
    <w:name w:val="7082E1771F20456E9D8F4DFA0E19ABFB"/>
    <w:rsid w:val="000C4A13"/>
  </w:style>
  <w:style w:type="paragraph" w:customStyle="1" w:styleId="F8BE6647CA0647678077664919C37EDA">
    <w:name w:val="F8BE6647CA0647678077664919C37EDA"/>
    <w:rsid w:val="000C4A13"/>
  </w:style>
  <w:style w:type="paragraph" w:customStyle="1" w:styleId="EDF0F68060884476A52E1F3116BD6DC8">
    <w:name w:val="EDF0F68060884476A52E1F3116BD6DC8"/>
    <w:rsid w:val="000C4A13"/>
  </w:style>
  <w:style w:type="paragraph" w:customStyle="1" w:styleId="9CC5DCDEAF324A348240F35B85FCB1A2">
    <w:name w:val="9CC5DCDEAF324A348240F35B85FCB1A2"/>
    <w:rsid w:val="000C4A13"/>
  </w:style>
  <w:style w:type="paragraph" w:customStyle="1" w:styleId="70DDCE6630A5418694FAA35134B582BC">
    <w:name w:val="70DDCE6630A5418694FAA35134B582BC"/>
    <w:rsid w:val="000C4A13"/>
  </w:style>
  <w:style w:type="paragraph" w:customStyle="1" w:styleId="9D287A8A22404EC9906A6F53B2CD6AE4">
    <w:name w:val="9D287A8A22404EC9906A6F53B2CD6AE4"/>
    <w:rsid w:val="000C4A13"/>
  </w:style>
  <w:style w:type="paragraph" w:customStyle="1" w:styleId="8FE79724E14C4D5D947527056000CDE5">
    <w:name w:val="8FE79724E14C4D5D947527056000CDE5"/>
    <w:rsid w:val="000C4A13"/>
  </w:style>
  <w:style w:type="paragraph" w:customStyle="1" w:styleId="704FB7A12D8A466094A8AED7F9A096AD">
    <w:name w:val="704FB7A12D8A466094A8AED7F9A096AD"/>
    <w:rsid w:val="000C4A13"/>
  </w:style>
  <w:style w:type="paragraph" w:customStyle="1" w:styleId="F2F0EE8A7D034BA8AA0D0ED63DBFFB3E">
    <w:name w:val="F2F0EE8A7D034BA8AA0D0ED63DBFFB3E"/>
    <w:rsid w:val="000C4A13"/>
  </w:style>
  <w:style w:type="paragraph" w:customStyle="1" w:styleId="1945C166961B49E2B188377715CBD944">
    <w:name w:val="1945C166961B49E2B188377715CBD944"/>
    <w:rsid w:val="000C4A13"/>
  </w:style>
  <w:style w:type="paragraph" w:customStyle="1" w:styleId="06E584C61F0F4BDABADC15838479B372">
    <w:name w:val="06E584C61F0F4BDABADC15838479B372"/>
    <w:rsid w:val="000C4A13"/>
  </w:style>
  <w:style w:type="paragraph" w:customStyle="1" w:styleId="4F0587B5712045C8931D017493B85A2E">
    <w:name w:val="4F0587B5712045C8931D017493B85A2E"/>
    <w:rsid w:val="000C4A13"/>
  </w:style>
  <w:style w:type="paragraph" w:customStyle="1" w:styleId="33DA60395EE34211B352CD4FFB2E79E7">
    <w:name w:val="33DA60395EE34211B352CD4FFB2E79E7"/>
    <w:rsid w:val="000C4A13"/>
  </w:style>
  <w:style w:type="paragraph" w:customStyle="1" w:styleId="F45F2911A5CF482991E5B5CEC02CCDC8">
    <w:name w:val="F45F2911A5CF482991E5B5CEC02CCDC8"/>
    <w:rsid w:val="000C4A1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e ARM Instruction Set Architecture</Abstract>
  <CompanyAddress/>
  <CompanyPhone/>
  <CompanyFax/>
  <CompanyEmail/>
</CoverPageProperties>
</file>

<file path=customXml/item2.xml><?xml version="1.0" encoding="utf-8"?>
<b:Sources xmlns:b="http://schemas.openxmlformats.org/officeDocument/2006/bibliography" SelectedStyle="\HarvardAnglia2008OfficeOnline.xsl" StyleName="Harvard - Anglia" Version="2008">
  <b:Source>
    <b:Tag>Sen04</b:Tag>
    <b:SourceType>Report</b:SourceType>
    <b:Guid>{88414FA7-F57B-4CAE-B663-689675ADB304}</b:Guid>
    <b:Title>The ARM Architecture</b:Title>
    <b:Year>2004</b:Year>
    <b:Author>
      <b:Author>
        <b:NameList>
          <b:Person>
            <b:Last>Shee</b:Last>
            <b:First>Seng</b:First>
            <b:Middle>Lin</b:Middle>
          </b:Person>
        </b:NameList>
      </b:Author>
    </b:Author>
    <b:Publisher>UNSW</b:Publisher>
    <b:City>Sydney</b:City>
    <b:RefOrder>1</b:RefOrder>
  </b:Source>
  <b:Source>
    <b:Tag>Mar08</b:Tag>
    <b:SourceType>JournalArticle</b:SourceType>
    <b:Guid>{C868316B-7219-4BEC-9747-B1DEDABCCBB9}</b:Guid>
    <b:Title>The ARM Instruction Set Architecture</b:Title>
    <b:Year>2008</b:Year>
    <b:Author>
      <b:Author>
        <b:NameList>
          <b:Person>
            <b:Last>McDermott</b:Last>
            <b:First>Mark</b:First>
          </b:Person>
        </b:NameList>
      </b:Author>
    </b:Author>
    <b:JournalName>The University of Texas at Austin</b:JournalName>
    <b:Pages>2-2</b:Pages>
    <b:RefOrder>2</b:RefOrder>
  </b:Source>
  <b:Source>
    <b:Tag>Inf04</b:Tag>
    <b:SourceType>DocumentFromInternetSite</b:SourceType>
    <b:Guid>{80880B5C-B498-4D5F-A896-D7C34CB522E0}</b:Guid>
    <b:Title>ARM7TDMI Technical Reference Manual</b:Title>
    <b:Year>2004</b:Year>
    <b:Author>
      <b:Author>
        <b:Corporate>Infocentre, ARM</b:Corporate>
      </b:Author>
    </b:Author>
    <b:InternetSiteTitle>Infocentre ARM</b:InternetSiteTitle>
    <b:URL>http://infocenter.arm.com/help/index.jsp?topic=/com.arm.doc.ddi0210c/CACBCAAE.html</b:URL>
    <b:YearAccessed>2018</b:YearAccessed>
    <b:MonthAccessed>August</b:MonthAccessed>
    <b:DayAccessed>20</b:DayAccessed>
    <b:RefOrder>3</b:RefOrder>
  </b:Source>
  <b:Source>
    <b:Tag>Bon98</b:Tag>
    <b:SourceType>JournalArticle</b:SourceType>
    <b:Guid>{A4001CF0-ACF6-492E-AEA9-34EBB9E5D700}</b:Guid>
    <b:Author>
      <b:Author>
        <b:NameList>
          <b:Person>
            <b:Last>Bong-Ho</b:Last>
            <b:First>Kang</b:First>
          </b:Person>
        </b:NameList>
      </b:Author>
    </b:Author>
    <b:Title>Introduction to Thumb</b:Title>
    <b:JournalName>Characteristics of ARM Processor</b:JournalName>
    <b:Year>1998</b:Year>
    <b:Pages>2-10</b:Pages>
    <b:RefOrder>4</b:RefOrder>
  </b:Source>
  <b:Source>
    <b:Tag>ARM12</b:Tag>
    <b:SourceType>ConferenceProceedings</b:SourceType>
    <b:Guid>{F56E24DF-B135-49DA-94B5-63226943B99C}</b:Guid>
    <b:Title>Architecture</b:Title>
    <b:Year>2012</b:Year>
    <b:Author>
      <b:Author>
        <b:Corporate>ARM AAE</b:Corporate>
      </b:Author>
      <b:Artist>
        <b:NameList>
          <b:Person>
            <b:Last>Architecture</b:Last>
            <b:First>ARM</b:First>
            <b:Middle>AAE Techcon 2012 -</b:Middle>
          </b:Person>
        </b:NameList>
      </b:Artist>
    </b:Author>
    <b:City>Sydney</b:City>
    <b:Publisher>Techcon</b:Publisher>
    <b:RefOrder>5</b:RefOrder>
  </b:Source>
  <b:Source>
    <b:Tag>Mir14</b:Tag>
    <b:SourceType>JournalArticle</b:SourceType>
    <b:Guid>{9EC96445-4D26-4B1F-98DA-4FC9C7A77A6C}</b:Guid>
    <b:Title>ARM Arithmetic and Bitweise Instructions</b:Title>
    <b:JournalName>Computer Organization and Systems Programming</b:JournalName>
    <b:Year>2014</b:Year>
    <b:Pages>5-20</b:Pages>
    <b:Author>
      <b:Author>
        <b:NameList>
          <b:Person>
            <b:Last>Diba</b:Last>
            <b:First>Mirza</b:First>
          </b:Person>
        </b:NameList>
      </b:Author>
    </b:Author>
    <b:RefOrder>6</b:RefOrder>
  </b:Source>
  <b:Source>
    <b:Tag>Pro15</b:Tag>
    <b:SourceType>JournalArticle</b:SourceType>
    <b:Guid>{45861E03-DD87-4178-86D0-E53DF4878733}</b:Guid>
    <b:Title>Arm Instructions I</b:Title>
    <b:Year>2015</b:Year>
    <b:Author>
      <b:Author>
        <b:NameList>
          <b:Person>
            <b:Last>Suh</b:Last>
            <b:First>Prof.</b:First>
            <b:Middle>Taeweon</b:Middle>
          </b:Person>
        </b:NameList>
      </b:Author>
    </b:Author>
    <b:JournalName>Computer Science Engineering, Korea University</b:JournalName>
    <b:Pages>5</b:Pages>
    <b:RefOrder>7</b:RefOrder>
  </b:Source>
  <b:Source>
    <b:Tag>RIS95</b:Tag>
    <b:SourceType>JournalArticle</b:SourceType>
    <b:Guid>{7E283059-3BC6-47FC-944A-7A22F22EE599}</b:Guid>
    <b:Title>ARM 7TDMI Data Sheet</b:Title>
    <b:Year>1995</b:Year>
    <b:Pages>30-34</b:Pages>
    <b:Author>
      <b:Author>
        <b:Corporate>RISC Machines Ltd (ARM)</b:Corporate>
      </b:Author>
    </b:Author>
    <b:RefOrder>8</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8D22ABA-4DBE-4580-BDAA-6F8C1F7AC5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684</TotalTime>
  <Pages>13</Pages>
  <Words>2177</Words>
  <Characters>12410</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The ARM Instruction Set Architecture</vt:lpstr>
    </vt:vector>
  </TitlesOfParts>
  <Company/>
  <LinksUpToDate>false</LinksUpToDate>
  <CharactersWithSpaces>14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ARM Instruction Set Architecture</dc:title>
  <dc:subject/>
  <dc:creator>Dean Vidafar</dc:creator>
  <cp:keywords/>
  <dc:description/>
  <cp:lastModifiedBy>Dean Vidafar</cp:lastModifiedBy>
  <cp:revision>10</cp:revision>
  <dcterms:created xsi:type="dcterms:W3CDTF">2018-08-14T09:23:00Z</dcterms:created>
  <dcterms:modified xsi:type="dcterms:W3CDTF">2018-08-28T12:20:00Z</dcterms:modified>
</cp:coreProperties>
</file>